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A7C12" w14:textId="3616E550" w:rsidR="009A1A87" w:rsidRPr="006E0345" w:rsidRDefault="00AF2103" w:rsidP="007F4B0E">
      <w:pPr>
        <w:jc w:val="center"/>
      </w:pPr>
      <w:bookmarkStart w:id="0" w:name="_Hlk54547436"/>
      <w:bookmarkStart w:id="1" w:name="_Hlk54547394"/>
      <w:r w:rsidRPr="006E0345">
        <w:rPr>
          <w:noProof/>
        </w:rPr>
        <w:drawing>
          <wp:anchor distT="0" distB="0" distL="114300" distR="114300" simplePos="0" relativeHeight="251658240" behindDoc="0" locked="0" layoutInCell="1" allowOverlap="1" wp14:anchorId="2768044F" wp14:editId="4C3196BA">
            <wp:simplePos x="0" y="0"/>
            <wp:positionH relativeFrom="margin">
              <wp:align>center</wp:align>
            </wp:positionH>
            <wp:positionV relativeFrom="paragraph">
              <wp:posOffset>-358140</wp:posOffset>
            </wp:positionV>
            <wp:extent cx="5966460" cy="1009015"/>
            <wp:effectExtent l="0" t="0" r="0" b="635"/>
            <wp:wrapNone/>
            <wp:docPr id="1952974464" name="Imagem 1952974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952974464"/>
                    <pic:cNvPicPr/>
                  </pic:nvPicPr>
                  <pic:blipFill>
                    <a:blip r:embed="rId8">
                      <a:extLst>
                        <a:ext uri="{28A0092B-C50C-407E-A947-70E740481C1C}">
                          <a14:useLocalDpi xmlns:a14="http://schemas.microsoft.com/office/drawing/2010/main" val="0"/>
                        </a:ext>
                      </a:extLst>
                    </a:blip>
                    <a:stretch>
                      <a:fillRect/>
                    </a:stretch>
                  </pic:blipFill>
                  <pic:spPr>
                    <a:xfrm>
                      <a:off x="0" y="0"/>
                      <a:ext cx="5966460" cy="1009015"/>
                    </a:xfrm>
                    <a:prstGeom prst="rect">
                      <a:avLst/>
                    </a:prstGeom>
                  </pic:spPr>
                </pic:pic>
              </a:graphicData>
            </a:graphic>
            <wp14:sizeRelH relativeFrom="margin">
              <wp14:pctWidth>0</wp14:pctWidth>
            </wp14:sizeRelH>
            <wp14:sizeRelV relativeFrom="margin">
              <wp14:pctHeight>0</wp14:pctHeight>
            </wp14:sizeRelV>
          </wp:anchor>
        </w:drawing>
      </w:r>
    </w:p>
    <w:p w14:paraId="27AE3390" w14:textId="77777777" w:rsidR="00545CE7" w:rsidRPr="006E0345" w:rsidRDefault="00545CE7" w:rsidP="007F4B0E">
      <w:pPr>
        <w:jc w:val="center"/>
        <w:rPr>
          <w:sz w:val="28"/>
          <w:szCs w:val="28"/>
        </w:rPr>
      </w:pPr>
    </w:p>
    <w:p w14:paraId="3EEFD390" w14:textId="60FCDAB3" w:rsidR="00F14E4B" w:rsidRPr="006E0345" w:rsidRDefault="00F14E4B" w:rsidP="00A14441">
      <w:pPr>
        <w:ind w:firstLine="0"/>
        <w:jc w:val="center"/>
        <w:rPr>
          <w:sz w:val="28"/>
          <w:szCs w:val="28"/>
        </w:rPr>
      </w:pPr>
      <w:r w:rsidRPr="006E0345">
        <w:rPr>
          <w:sz w:val="28"/>
          <w:szCs w:val="28"/>
        </w:rPr>
        <w:t>Faculdade de Tecnologia de Sorocaba</w:t>
      </w:r>
    </w:p>
    <w:p w14:paraId="7DDC2175" w14:textId="4F922BE8" w:rsidR="00BD05C2" w:rsidRPr="006E0345" w:rsidRDefault="00F14E4B" w:rsidP="00A14441">
      <w:pPr>
        <w:ind w:firstLine="0"/>
        <w:jc w:val="center"/>
        <w:rPr>
          <w:sz w:val="28"/>
          <w:szCs w:val="28"/>
        </w:rPr>
      </w:pPr>
      <w:r w:rsidRPr="006E0345">
        <w:rPr>
          <w:sz w:val="28"/>
          <w:szCs w:val="28"/>
        </w:rPr>
        <w:t>Tecnologia em Análise e Desenvolvimento de Sistemas</w:t>
      </w:r>
    </w:p>
    <w:p w14:paraId="35AB4E81" w14:textId="0DD14B28" w:rsidR="001A7FC9" w:rsidRDefault="001A7FC9" w:rsidP="00A14441">
      <w:pPr>
        <w:ind w:firstLine="0"/>
        <w:jc w:val="center"/>
        <w:rPr>
          <w:sz w:val="28"/>
          <w:szCs w:val="28"/>
        </w:rPr>
      </w:pPr>
    </w:p>
    <w:p w14:paraId="313CEDDC" w14:textId="097DF0D5" w:rsidR="00250281" w:rsidRDefault="00250281" w:rsidP="00A14441">
      <w:pPr>
        <w:ind w:firstLine="0"/>
        <w:jc w:val="center"/>
        <w:rPr>
          <w:sz w:val="28"/>
          <w:szCs w:val="28"/>
        </w:rPr>
      </w:pPr>
    </w:p>
    <w:p w14:paraId="3F8CE209" w14:textId="77777777" w:rsidR="00250281" w:rsidRPr="006E0345" w:rsidRDefault="00250281" w:rsidP="00A14441">
      <w:pPr>
        <w:ind w:firstLine="0"/>
        <w:jc w:val="center"/>
        <w:rPr>
          <w:sz w:val="28"/>
          <w:szCs w:val="28"/>
        </w:rPr>
      </w:pPr>
    </w:p>
    <w:p w14:paraId="47045B53" w14:textId="15187F5B" w:rsidR="004875B8" w:rsidRPr="00165E29" w:rsidRDefault="001677F7" w:rsidP="00A14441">
      <w:pPr>
        <w:ind w:firstLine="0"/>
        <w:jc w:val="center"/>
        <w:rPr>
          <w:rFonts w:cs="Arial"/>
          <w:sz w:val="56"/>
          <w:szCs w:val="56"/>
        </w:rPr>
      </w:pPr>
      <w:proofErr w:type="spellStart"/>
      <w:r w:rsidRPr="00165E29">
        <w:rPr>
          <w:rFonts w:cs="Arial"/>
          <w:i/>
          <w:iCs/>
          <w:sz w:val="56"/>
          <w:szCs w:val="56"/>
        </w:rPr>
        <w:t>Blockchains</w:t>
      </w:r>
      <w:proofErr w:type="spellEnd"/>
      <w:r w:rsidRPr="00165E29">
        <w:rPr>
          <w:rFonts w:cs="Arial"/>
          <w:sz w:val="56"/>
          <w:szCs w:val="56"/>
        </w:rPr>
        <w:t xml:space="preserve"> e a </w:t>
      </w:r>
      <w:r w:rsidRPr="00165E29">
        <w:rPr>
          <w:rFonts w:cs="Arial"/>
          <w:i/>
          <w:iCs/>
          <w:sz w:val="56"/>
          <w:szCs w:val="56"/>
        </w:rPr>
        <w:t>web</w:t>
      </w:r>
    </w:p>
    <w:p w14:paraId="71132642" w14:textId="14858C9B" w:rsidR="009A1A87" w:rsidRPr="006E0345" w:rsidRDefault="00E316DA" w:rsidP="00A14441">
      <w:pPr>
        <w:ind w:firstLine="0"/>
        <w:jc w:val="right"/>
        <w:rPr>
          <w:rFonts w:eastAsia="Arial" w:cs="Arial"/>
          <w:sz w:val="28"/>
          <w:szCs w:val="28"/>
        </w:rPr>
      </w:pPr>
      <w:r w:rsidRPr="00165E29">
        <w:rPr>
          <w:rFonts w:eastAsia="Arial" w:cs="Arial"/>
          <w:sz w:val="28"/>
          <w:szCs w:val="28"/>
        </w:rPr>
        <w:t xml:space="preserve">Profa. </w:t>
      </w:r>
      <w:proofErr w:type="spellStart"/>
      <w:r w:rsidRPr="00E316DA">
        <w:rPr>
          <w:rFonts w:eastAsia="Arial" w:cs="Arial"/>
          <w:sz w:val="28"/>
          <w:szCs w:val="28"/>
        </w:rPr>
        <w:t>Denilce</w:t>
      </w:r>
      <w:proofErr w:type="spellEnd"/>
      <w:r w:rsidRPr="00E316DA">
        <w:rPr>
          <w:rFonts w:eastAsia="Arial" w:cs="Arial"/>
          <w:sz w:val="28"/>
          <w:szCs w:val="28"/>
        </w:rPr>
        <w:t xml:space="preserve"> De Almeida Oliveira Veloso</w:t>
      </w:r>
    </w:p>
    <w:p w14:paraId="33DB8D41" w14:textId="531083F6" w:rsidR="001A7FC9" w:rsidRPr="006E0345" w:rsidRDefault="698A9200" w:rsidP="00A14441">
      <w:pPr>
        <w:ind w:firstLine="0"/>
        <w:jc w:val="right"/>
        <w:rPr>
          <w:rFonts w:eastAsia="Arial" w:cs="Arial"/>
          <w:sz w:val="28"/>
          <w:szCs w:val="28"/>
        </w:rPr>
      </w:pPr>
      <w:r w:rsidRPr="006E0345">
        <w:rPr>
          <w:rFonts w:eastAsia="Arial" w:cs="Arial"/>
          <w:sz w:val="28"/>
          <w:szCs w:val="28"/>
        </w:rPr>
        <w:t xml:space="preserve">Disciplina: </w:t>
      </w:r>
      <w:r w:rsidR="00E21209" w:rsidRPr="00E21209">
        <w:rPr>
          <w:rFonts w:eastAsia="Arial" w:cs="Arial"/>
          <w:sz w:val="28"/>
          <w:szCs w:val="28"/>
        </w:rPr>
        <w:t>ILP023-Programação para WEB</w:t>
      </w:r>
    </w:p>
    <w:bookmarkEnd w:id="0"/>
    <w:p w14:paraId="52EEAE1B" w14:textId="77777777" w:rsidR="00206BAA" w:rsidRDefault="00206BAA" w:rsidP="00206BAA">
      <w:pPr>
        <w:jc w:val="right"/>
      </w:pPr>
      <w:proofErr w:type="spellStart"/>
      <w:r w:rsidRPr="337A06D9">
        <w:rPr>
          <w:rFonts w:eastAsia="Times New Roman" w:cs="Times New Roman"/>
          <w:sz w:val="28"/>
          <w:szCs w:val="28"/>
        </w:rPr>
        <w:t>Oaní</w:t>
      </w:r>
      <w:proofErr w:type="spellEnd"/>
      <w:r w:rsidRPr="337A06D9">
        <w:rPr>
          <w:rFonts w:eastAsia="Times New Roman" w:cs="Times New Roman"/>
          <w:sz w:val="28"/>
          <w:szCs w:val="28"/>
        </w:rPr>
        <w:t xml:space="preserve"> da Silva da Costa     0030482011028</w:t>
      </w:r>
    </w:p>
    <w:p w14:paraId="170323BB" w14:textId="77777777" w:rsidR="00250281" w:rsidRDefault="00250281" w:rsidP="00CF607C">
      <w:pPr>
        <w:ind w:firstLine="0"/>
        <w:jc w:val="center"/>
        <w:rPr>
          <w:sz w:val="28"/>
          <w:szCs w:val="28"/>
        </w:rPr>
      </w:pPr>
    </w:p>
    <w:p w14:paraId="0312E4AD" w14:textId="77777777" w:rsidR="00250281" w:rsidRDefault="00250281" w:rsidP="00CF607C">
      <w:pPr>
        <w:ind w:firstLine="0"/>
        <w:jc w:val="center"/>
        <w:rPr>
          <w:sz w:val="28"/>
          <w:szCs w:val="28"/>
        </w:rPr>
      </w:pPr>
    </w:p>
    <w:p w14:paraId="64894486" w14:textId="77777777" w:rsidR="00250281" w:rsidRDefault="00250281" w:rsidP="00CF607C">
      <w:pPr>
        <w:ind w:firstLine="0"/>
        <w:jc w:val="center"/>
        <w:rPr>
          <w:sz w:val="28"/>
          <w:szCs w:val="28"/>
        </w:rPr>
      </w:pPr>
    </w:p>
    <w:p w14:paraId="602E5C0A" w14:textId="77777777" w:rsidR="00250281" w:rsidRDefault="00250281" w:rsidP="00CF607C">
      <w:pPr>
        <w:ind w:firstLine="0"/>
        <w:jc w:val="center"/>
        <w:rPr>
          <w:sz w:val="28"/>
          <w:szCs w:val="28"/>
        </w:rPr>
      </w:pPr>
    </w:p>
    <w:p w14:paraId="4A1B917B" w14:textId="6D8DE5EA" w:rsidR="001543C6" w:rsidRDefault="00345E01" w:rsidP="00CF607C">
      <w:pPr>
        <w:ind w:firstLine="0"/>
        <w:jc w:val="center"/>
        <w:rPr>
          <w:sz w:val="28"/>
          <w:szCs w:val="28"/>
        </w:rPr>
      </w:pPr>
      <w:r w:rsidRPr="006E0345">
        <w:rPr>
          <w:sz w:val="28"/>
          <w:szCs w:val="28"/>
        </w:rPr>
        <w:t>Sorocaba</w:t>
      </w:r>
      <w:r w:rsidR="00206BAA">
        <w:rPr>
          <w:sz w:val="28"/>
          <w:szCs w:val="28"/>
        </w:rPr>
        <w:t xml:space="preserve"> </w:t>
      </w:r>
    </w:p>
    <w:p w14:paraId="4E96E892" w14:textId="7DC90485" w:rsidR="00206BAA" w:rsidRDefault="001543C6" w:rsidP="00CF607C">
      <w:pPr>
        <w:ind w:firstLine="0"/>
        <w:jc w:val="center"/>
        <w:rPr>
          <w:sz w:val="28"/>
          <w:szCs w:val="28"/>
        </w:rPr>
      </w:pPr>
      <w:r>
        <w:rPr>
          <w:sz w:val="28"/>
          <w:szCs w:val="28"/>
        </w:rPr>
        <w:t>Agosto</w:t>
      </w:r>
      <w:r w:rsidR="78AE10DE" w:rsidRPr="006E0345">
        <w:rPr>
          <w:sz w:val="28"/>
          <w:szCs w:val="28"/>
        </w:rPr>
        <w:t>/2021</w:t>
      </w:r>
      <w:bookmarkEnd w:id="1"/>
    </w:p>
    <w:sdt>
      <w:sdtPr>
        <w:id w:val="-1478909800"/>
        <w:docPartObj>
          <w:docPartGallery w:val="Table of Contents"/>
          <w:docPartUnique/>
        </w:docPartObj>
      </w:sdtPr>
      <w:sdtEndPr>
        <w:rPr>
          <w:rFonts w:eastAsiaTheme="minorEastAsia" w:cstheme="minorBidi"/>
          <w:color w:val="auto"/>
          <w:sz w:val="24"/>
          <w:szCs w:val="22"/>
        </w:rPr>
      </w:sdtEndPr>
      <w:sdtContent>
        <w:p w14:paraId="4F75306B" w14:textId="0D8993FB" w:rsidR="008B0A6D" w:rsidRDefault="008B0A6D" w:rsidP="008B0A6D">
          <w:pPr>
            <w:pStyle w:val="CabealhodoSumrio"/>
            <w:numPr>
              <w:ilvl w:val="0"/>
              <w:numId w:val="0"/>
            </w:numPr>
            <w:ind w:left="432"/>
          </w:pPr>
          <w:r>
            <w:t>Sumário</w:t>
          </w:r>
        </w:p>
        <w:p w14:paraId="08E0CF43" w14:textId="26E1CFFF" w:rsidR="008B0A6D" w:rsidRDefault="008B0A6D">
          <w:pPr>
            <w:pStyle w:val="Sumrio1"/>
            <w:rPr>
              <w:rFonts w:asciiTheme="minorHAnsi" w:hAnsiTheme="minorHAnsi"/>
              <w:b w:val="0"/>
              <w:bCs w:val="0"/>
              <w:sz w:val="22"/>
              <w:lang w:val="en-US"/>
            </w:rPr>
          </w:pPr>
          <w:r>
            <w:fldChar w:fldCharType="begin"/>
          </w:r>
          <w:r>
            <w:instrText xml:space="preserve"> TOC \o "1-3" \h \z \u </w:instrText>
          </w:r>
          <w:r>
            <w:fldChar w:fldCharType="separate"/>
          </w:r>
          <w:hyperlink w:anchor="_Toc79447181" w:history="1">
            <w:r w:rsidRPr="00CB1CCA">
              <w:rPr>
                <w:rStyle w:val="Hyperlink"/>
              </w:rPr>
              <w:t>1</w:t>
            </w:r>
            <w:r>
              <w:rPr>
                <w:rFonts w:asciiTheme="minorHAnsi" w:hAnsiTheme="minorHAnsi"/>
                <w:b w:val="0"/>
                <w:bCs w:val="0"/>
                <w:sz w:val="22"/>
                <w:lang w:val="en-US"/>
              </w:rPr>
              <w:tab/>
            </w:r>
            <w:r w:rsidRPr="00CB1CCA">
              <w:rPr>
                <w:rStyle w:val="Hyperlink"/>
              </w:rPr>
              <w:t>Introdução</w:t>
            </w:r>
            <w:r>
              <w:rPr>
                <w:webHidden/>
              </w:rPr>
              <w:tab/>
            </w:r>
            <w:r>
              <w:rPr>
                <w:webHidden/>
              </w:rPr>
              <w:fldChar w:fldCharType="begin"/>
            </w:r>
            <w:r>
              <w:rPr>
                <w:webHidden/>
              </w:rPr>
              <w:instrText xml:space="preserve"> PAGEREF _Toc79447181 \h </w:instrText>
            </w:r>
            <w:r>
              <w:rPr>
                <w:webHidden/>
              </w:rPr>
            </w:r>
            <w:r>
              <w:rPr>
                <w:webHidden/>
              </w:rPr>
              <w:fldChar w:fldCharType="separate"/>
            </w:r>
            <w:r>
              <w:rPr>
                <w:webHidden/>
              </w:rPr>
              <w:t>2</w:t>
            </w:r>
            <w:r>
              <w:rPr>
                <w:webHidden/>
              </w:rPr>
              <w:fldChar w:fldCharType="end"/>
            </w:r>
          </w:hyperlink>
        </w:p>
        <w:p w14:paraId="337BE940" w14:textId="106176D4" w:rsidR="008B0A6D" w:rsidRDefault="008B0A6D">
          <w:pPr>
            <w:pStyle w:val="Sumrio1"/>
            <w:rPr>
              <w:rFonts w:asciiTheme="minorHAnsi" w:hAnsiTheme="minorHAnsi"/>
              <w:b w:val="0"/>
              <w:bCs w:val="0"/>
              <w:sz w:val="22"/>
              <w:lang w:val="en-US"/>
            </w:rPr>
          </w:pPr>
          <w:hyperlink w:anchor="_Toc79447182" w:history="1">
            <w:r w:rsidRPr="00CB1CCA">
              <w:rPr>
                <w:rStyle w:val="Hyperlink"/>
              </w:rPr>
              <w:t>2</w:t>
            </w:r>
            <w:r>
              <w:rPr>
                <w:rFonts w:asciiTheme="minorHAnsi" w:hAnsiTheme="minorHAnsi"/>
                <w:b w:val="0"/>
                <w:bCs w:val="0"/>
                <w:sz w:val="22"/>
                <w:lang w:val="en-US"/>
              </w:rPr>
              <w:tab/>
            </w:r>
            <w:r w:rsidRPr="00CB1CCA">
              <w:rPr>
                <w:rStyle w:val="Hyperlink"/>
              </w:rPr>
              <w:t xml:space="preserve">O que é uma </w:t>
            </w:r>
            <w:r w:rsidRPr="00CB1CCA">
              <w:rPr>
                <w:rStyle w:val="Hyperlink"/>
                <w:i/>
                <w:iCs/>
              </w:rPr>
              <w:t>blockchain</w:t>
            </w:r>
            <w:r w:rsidRPr="00CB1CCA">
              <w:rPr>
                <w:rStyle w:val="Hyperlink"/>
              </w:rPr>
              <w:t>: A bitcoin</w:t>
            </w:r>
            <w:r>
              <w:rPr>
                <w:webHidden/>
              </w:rPr>
              <w:tab/>
            </w:r>
            <w:r>
              <w:rPr>
                <w:webHidden/>
              </w:rPr>
              <w:fldChar w:fldCharType="begin"/>
            </w:r>
            <w:r>
              <w:rPr>
                <w:webHidden/>
              </w:rPr>
              <w:instrText xml:space="preserve"> PAGEREF _Toc79447182 \h </w:instrText>
            </w:r>
            <w:r>
              <w:rPr>
                <w:webHidden/>
              </w:rPr>
            </w:r>
            <w:r>
              <w:rPr>
                <w:webHidden/>
              </w:rPr>
              <w:fldChar w:fldCharType="separate"/>
            </w:r>
            <w:r>
              <w:rPr>
                <w:webHidden/>
              </w:rPr>
              <w:t>3</w:t>
            </w:r>
            <w:r>
              <w:rPr>
                <w:webHidden/>
              </w:rPr>
              <w:fldChar w:fldCharType="end"/>
            </w:r>
          </w:hyperlink>
        </w:p>
        <w:p w14:paraId="33B000A9" w14:textId="7124F5A3" w:rsidR="008B0A6D" w:rsidRDefault="008B0A6D">
          <w:pPr>
            <w:pStyle w:val="Sumrio2"/>
            <w:rPr>
              <w:rFonts w:asciiTheme="minorHAnsi" w:hAnsiTheme="minorHAnsi"/>
              <w:noProof/>
              <w:sz w:val="22"/>
              <w:lang w:val="en-US"/>
            </w:rPr>
          </w:pPr>
          <w:hyperlink w:anchor="_Toc79447183" w:history="1">
            <w:r w:rsidRPr="00CB1CCA">
              <w:rPr>
                <w:rStyle w:val="Hyperlink"/>
                <w:noProof/>
              </w:rPr>
              <w:t>2.1</w:t>
            </w:r>
            <w:r>
              <w:rPr>
                <w:rFonts w:asciiTheme="minorHAnsi" w:hAnsiTheme="minorHAnsi"/>
                <w:noProof/>
                <w:sz w:val="22"/>
                <w:lang w:val="en-US"/>
              </w:rPr>
              <w:tab/>
            </w:r>
            <w:r w:rsidRPr="00CB1CCA">
              <w:rPr>
                <w:rStyle w:val="Hyperlink"/>
                <w:noProof/>
              </w:rPr>
              <w:t>Bloco</w:t>
            </w:r>
            <w:r>
              <w:rPr>
                <w:noProof/>
                <w:webHidden/>
              </w:rPr>
              <w:tab/>
            </w:r>
            <w:r>
              <w:rPr>
                <w:noProof/>
                <w:webHidden/>
              </w:rPr>
              <w:fldChar w:fldCharType="begin"/>
            </w:r>
            <w:r>
              <w:rPr>
                <w:noProof/>
                <w:webHidden/>
              </w:rPr>
              <w:instrText xml:space="preserve"> PAGEREF _Toc79447183 \h </w:instrText>
            </w:r>
            <w:r>
              <w:rPr>
                <w:noProof/>
                <w:webHidden/>
              </w:rPr>
            </w:r>
            <w:r>
              <w:rPr>
                <w:noProof/>
                <w:webHidden/>
              </w:rPr>
              <w:fldChar w:fldCharType="separate"/>
            </w:r>
            <w:r>
              <w:rPr>
                <w:noProof/>
                <w:webHidden/>
              </w:rPr>
              <w:t>4</w:t>
            </w:r>
            <w:r>
              <w:rPr>
                <w:noProof/>
                <w:webHidden/>
              </w:rPr>
              <w:fldChar w:fldCharType="end"/>
            </w:r>
          </w:hyperlink>
        </w:p>
        <w:p w14:paraId="02162705" w14:textId="6F2AB7A7" w:rsidR="008B0A6D" w:rsidRDefault="008B0A6D">
          <w:pPr>
            <w:pStyle w:val="Sumrio2"/>
            <w:rPr>
              <w:rFonts w:asciiTheme="minorHAnsi" w:hAnsiTheme="minorHAnsi"/>
              <w:noProof/>
              <w:sz w:val="22"/>
              <w:lang w:val="en-US"/>
            </w:rPr>
          </w:pPr>
          <w:hyperlink w:anchor="_Toc79447184" w:history="1">
            <w:r w:rsidRPr="00CB1CCA">
              <w:rPr>
                <w:rStyle w:val="Hyperlink"/>
                <w:noProof/>
                <w:lang w:val="en-US"/>
              </w:rPr>
              <w:t>2.2</w:t>
            </w:r>
            <w:r>
              <w:rPr>
                <w:rFonts w:asciiTheme="minorHAnsi" w:hAnsiTheme="minorHAnsi"/>
                <w:noProof/>
                <w:sz w:val="22"/>
                <w:lang w:val="en-US"/>
              </w:rPr>
              <w:tab/>
            </w:r>
            <w:r w:rsidRPr="00CB1CCA">
              <w:rPr>
                <w:rStyle w:val="Hyperlink"/>
                <w:i/>
                <w:iCs/>
                <w:noProof/>
              </w:rPr>
              <w:t>Hash</w:t>
            </w:r>
            <w:r w:rsidRPr="00CB1CCA">
              <w:rPr>
                <w:rStyle w:val="Hyperlink"/>
                <w:noProof/>
              </w:rPr>
              <w:t xml:space="preserve"> e mineradores</w:t>
            </w:r>
            <w:r>
              <w:rPr>
                <w:noProof/>
                <w:webHidden/>
              </w:rPr>
              <w:tab/>
            </w:r>
            <w:r>
              <w:rPr>
                <w:noProof/>
                <w:webHidden/>
              </w:rPr>
              <w:fldChar w:fldCharType="begin"/>
            </w:r>
            <w:r>
              <w:rPr>
                <w:noProof/>
                <w:webHidden/>
              </w:rPr>
              <w:instrText xml:space="preserve"> PAGEREF _Toc79447184 \h </w:instrText>
            </w:r>
            <w:r>
              <w:rPr>
                <w:noProof/>
                <w:webHidden/>
              </w:rPr>
            </w:r>
            <w:r>
              <w:rPr>
                <w:noProof/>
                <w:webHidden/>
              </w:rPr>
              <w:fldChar w:fldCharType="separate"/>
            </w:r>
            <w:r>
              <w:rPr>
                <w:noProof/>
                <w:webHidden/>
              </w:rPr>
              <w:t>5</w:t>
            </w:r>
            <w:r>
              <w:rPr>
                <w:noProof/>
                <w:webHidden/>
              </w:rPr>
              <w:fldChar w:fldCharType="end"/>
            </w:r>
          </w:hyperlink>
        </w:p>
        <w:p w14:paraId="26E39334" w14:textId="76EEC0AF" w:rsidR="008B0A6D" w:rsidRDefault="008B0A6D">
          <w:pPr>
            <w:pStyle w:val="Sumrio1"/>
            <w:rPr>
              <w:rFonts w:asciiTheme="minorHAnsi" w:hAnsiTheme="minorHAnsi"/>
              <w:b w:val="0"/>
              <w:bCs w:val="0"/>
              <w:sz w:val="22"/>
              <w:lang w:val="en-US"/>
            </w:rPr>
          </w:pPr>
          <w:hyperlink w:anchor="_Toc79447185" w:history="1">
            <w:r w:rsidRPr="00CB1CCA">
              <w:rPr>
                <w:rStyle w:val="Hyperlink"/>
              </w:rPr>
              <w:t>3</w:t>
            </w:r>
            <w:r>
              <w:rPr>
                <w:rFonts w:asciiTheme="minorHAnsi" w:hAnsiTheme="minorHAnsi"/>
                <w:b w:val="0"/>
                <w:bCs w:val="0"/>
                <w:sz w:val="22"/>
                <w:lang w:val="en-US"/>
              </w:rPr>
              <w:tab/>
            </w:r>
            <w:r w:rsidRPr="00CB1CCA">
              <w:rPr>
                <w:rStyle w:val="Hyperlink"/>
              </w:rPr>
              <w:t>Seu uso e a web</w:t>
            </w:r>
            <w:r>
              <w:rPr>
                <w:webHidden/>
              </w:rPr>
              <w:tab/>
            </w:r>
            <w:r>
              <w:rPr>
                <w:webHidden/>
              </w:rPr>
              <w:fldChar w:fldCharType="begin"/>
            </w:r>
            <w:r>
              <w:rPr>
                <w:webHidden/>
              </w:rPr>
              <w:instrText xml:space="preserve"> PAGEREF _Toc79447185 \h </w:instrText>
            </w:r>
            <w:r>
              <w:rPr>
                <w:webHidden/>
              </w:rPr>
            </w:r>
            <w:r>
              <w:rPr>
                <w:webHidden/>
              </w:rPr>
              <w:fldChar w:fldCharType="separate"/>
            </w:r>
            <w:r>
              <w:rPr>
                <w:webHidden/>
              </w:rPr>
              <w:t>5</w:t>
            </w:r>
            <w:r>
              <w:rPr>
                <w:webHidden/>
              </w:rPr>
              <w:fldChar w:fldCharType="end"/>
            </w:r>
          </w:hyperlink>
        </w:p>
        <w:p w14:paraId="03930811" w14:textId="30573624" w:rsidR="008B0A6D" w:rsidRDefault="008B0A6D">
          <w:pPr>
            <w:pStyle w:val="Sumrio1"/>
            <w:rPr>
              <w:rFonts w:asciiTheme="minorHAnsi" w:hAnsiTheme="minorHAnsi"/>
              <w:b w:val="0"/>
              <w:bCs w:val="0"/>
              <w:sz w:val="22"/>
              <w:lang w:val="en-US"/>
            </w:rPr>
          </w:pPr>
          <w:hyperlink w:anchor="_Toc79447186" w:history="1">
            <w:r w:rsidRPr="00CB1CCA">
              <w:rPr>
                <w:rStyle w:val="Hyperlink"/>
              </w:rPr>
              <w:t>4</w:t>
            </w:r>
            <w:r>
              <w:rPr>
                <w:rFonts w:asciiTheme="minorHAnsi" w:hAnsiTheme="minorHAnsi"/>
                <w:b w:val="0"/>
                <w:bCs w:val="0"/>
                <w:sz w:val="22"/>
                <w:lang w:val="en-US"/>
              </w:rPr>
              <w:tab/>
            </w:r>
            <w:r w:rsidRPr="00CB1CCA">
              <w:rPr>
                <w:rStyle w:val="Hyperlink"/>
              </w:rPr>
              <w:t>Conclusão</w:t>
            </w:r>
            <w:r>
              <w:rPr>
                <w:webHidden/>
              </w:rPr>
              <w:tab/>
            </w:r>
            <w:r>
              <w:rPr>
                <w:webHidden/>
              </w:rPr>
              <w:fldChar w:fldCharType="begin"/>
            </w:r>
            <w:r>
              <w:rPr>
                <w:webHidden/>
              </w:rPr>
              <w:instrText xml:space="preserve"> PAGEREF _Toc79447186 \h </w:instrText>
            </w:r>
            <w:r>
              <w:rPr>
                <w:webHidden/>
              </w:rPr>
            </w:r>
            <w:r>
              <w:rPr>
                <w:webHidden/>
              </w:rPr>
              <w:fldChar w:fldCharType="separate"/>
            </w:r>
            <w:r>
              <w:rPr>
                <w:webHidden/>
              </w:rPr>
              <w:t>6</w:t>
            </w:r>
            <w:r>
              <w:rPr>
                <w:webHidden/>
              </w:rPr>
              <w:fldChar w:fldCharType="end"/>
            </w:r>
          </w:hyperlink>
        </w:p>
        <w:p w14:paraId="3AA913F2" w14:textId="46AC9CEF" w:rsidR="008B0A6D" w:rsidRDefault="008B0A6D">
          <w:pPr>
            <w:pStyle w:val="Sumrio1"/>
            <w:rPr>
              <w:rFonts w:asciiTheme="minorHAnsi" w:hAnsiTheme="minorHAnsi"/>
              <w:b w:val="0"/>
              <w:bCs w:val="0"/>
              <w:sz w:val="22"/>
              <w:lang w:val="en-US"/>
            </w:rPr>
          </w:pPr>
          <w:hyperlink w:anchor="_Toc79447187" w:history="1">
            <w:r w:rsidRPr="00CB1CCA">
              <w:rPr>
                <w:rStyle w:val="Hyperlink"/>
                <w:lang w:val="en-US"/>
              </w:rPr>
              <w:t>5</w:t>
            </w:r>
            <w:r>
              <w:rPr>
                <w:rFonts w:asciiTheme="minorHAnsi" w:hAnsiTheme="minorHAnsi"/>
                <w:b w:val="0"/>
                <w:bCs w:val="0"/>
                <w:sz w:val="22"/>
                <w:lang w:val="en-US"/>
              </w:rPr>
              <w:tab/>
            </w:r>
            <w:r w:rsidRPr="00CB1CCA">
              <w:rPr>
                <w:rStyle w:val="Hyperlink"/>
                <w:lang w:val="en-US"/>
              </w:rPr>
              <w:t>Referências adicionais</w:t>
            </w:r>
            <w:r>
              <w:rPr>
                <w:webHidden/>
              </w:rPr>
              <w:tab/>
            </w:r>
            <w:r>
              <w:rPr>
                <w:webHidden/>
              </w:rPr>
              <w:fldChar w:fldCharType="begin"/>
            </w:r>
            <w:r>
              <w:rPr>
                <w:webHidden/>
              </w:rPr>
              <w:instrText xml:space="preserve"> PAGEREF _Toc79447187 \h </w:instrText>
            </w:r>
            <w:r>
              <w:rPr>
                <w:webHidden/>
              </w:rPr>
            </w:r>
            <w:r>
              <w:rPr>
                <w:webHidden/>
              </w:rPr>
              <w:fldChar w:fldCharType="separate"/>
            </w:r>
            <w:r>
              <w:rPr>
                <w:webHidden/>
              </w:rPr>
              <w:t>6</w:t>
            </w:r>
            <w:r>
              <w:rPr>
                <w:webHidden/>
              </w:rPr>
              <w:fldChar w:fldCharType="end"/>
            </w:r>
          </w:hyperlink>
        </w:p>
        <w:p w14:paraId="036F055B" w14:textId="031F07D3" w:rsidR="008B0A6D" w:rsidRDefault="008B0A6D">
          <w:pPr>
            <w:pStyle w:val="Sumrio1"/>
            <w:rPr>
              <w:rFonts w:asciiTheme="minorHAnsi" w:hAnsiTheme="minorHAnsi"/>
              <w:b w:val="0"/>
              <w:bCs w:val="0"/>
              <w:sz w:val="22"/>
              <w:lang w:val="en-US"/>
            </w:rPr>
          </w:pPr>
          <w:hyperlink w:anchor="_Toc79447188" w:history="1">
            <w:r w:rsidRPr="00CB1CCA">
              <w:rPr>
                <w:rStyle w:val="Hyperlink"/>
              </w:rPr>
              <w:t>6</w:t>
            </w:r>
            <w:r>
              <w:rPr>
                <w:rFonts w:asciiTheme="minorHAnsi" w:hAnsiTheme="minorHAnsi"/>
                <w:b w:val="0"/>
                <w:bCs w:val="0"/>
                <w:sz w:val="22"/>
                <w:lang w:val="en-US"/>
              </w:rPr>
              <w:tab/>
            </w:r>
            <w:r w:rsidRPr="00CB1CCA">
              <w:rPr>
                <w:rStyle w:val="Hyperlink"/>
              </w:rPr>
              <w:t>Referências</w:t>
            </w:r>
            <w:r>
              <w:rPr>
                <w:webHidden/>
              </w:rPr>
              <w:tab/>
            </w:r>
            <w:r>
              <w:rPr>
                <w:webHidden/>
              </w:rPr>
              <w:fldChar w:fldCharType="begin"/>
            </w:r>
            <w:r>
              <w:rPr>
                <w:webHidden/>
              </w:rPr>
              <w:instrText xml:space="preserve"> PAGEREF _Toc79447188 \h </w:instrText>
            </w:r>
            <w:r>
              <w:rPr>
                <w:webHidden/>
              </w:rPr>
            </w:r>
            <w:r>
              <w:rPr>
                <w:webHidden/>
              </w:rPr>
              <w:fldChar w:fldCharType="separate"/>
            </w:r>
            <w:r>
              <w:rPr>
                <w:webHidden/>
              </w:rPr>
              <w:t>7</w:t>
            </w:r>
            <w:r>
              <w:rPr>
                <w:webHidden/>
              </w:rPr>
              <w:fldChar w:fldCharType="end"/>
            </w:r>
          </w:hyperlink>
        </w:p>
        <w:p w14:paraId="5DCF5435" w14:textId="552D30C0" w:rsidR="008B0A6D" w:rsidRDefault="008B0A6D">
          <w:r>
            <w:rPr>
              <w:b/>
              <w:bCs/>
            </w:rPr>
            <w:fldChar w:fldCharType="end"/>
          </w:r>
        </w:p>
      </w:sdtContent>
    </w:sdt>
    <w:p w14:paraId="4FB13365" w14:textId="1D6740D1" w:rsidR="008B0A6D" w:rsidRPr="008B0A6D" w:rsidRDefault="008B0A6D">
      <w:pPr>
        <w:pStyle w:val="ndicedeilustraes"/>
        <w:tabs>
          <w:tab w:val="right" w:leader="dot" w:pos="9395"/>
        </w:tabs>
        <w:rPr>
          <w:b/>
          <w:bCs/>
          <w:sz w:val="36"/>
          <w:szCs w:val="32"/>
        </w:rPr>
      </w:pPr>
      <w:proofErr w:type="spellStart"/>
      <w:r w:rsidRPr="008B0A6D">
        <w:rPr>
          <w:b/>
          <w:bCs/>
          <w:sz w:val="36"/>
          <w:szCs w:val="32"/>
        </w:rPr>
        <w:t>Indice</w:t>
      </w:r>
      <w:proofErr w:type="spellEnd"/>
      <w:r w:rsidRPr="008B0A6D">
        <w:rPr>
          <w:b/>
          <w:bCs/>
          <w:sz w:val="36"/>
          <w:szCs w:val="32"/>
        </w:rPr>
        <w:t xml:space="preserve"> de Ilustrações</w:t>
      </w:r>
    </w:p>
    <w:p w14:paraId="071C365D" w14:textId="65C21E3D" w:rsidR="008B0A6D" w:rsidRDefault="008B0A6D" w:rsidP="008B0A6D">
      <w:pPr>
        <w:pStyle w:val="ndicedeilustraes"/>
        <w:tabs>
          <w:tab w:val="right" w:leader="dot" w:pos="9395"/>
        </w:tabs>
        <w:ind w:left="900" w:firstLine="0"/>
        <w:rPr>
          <w:rFonts w:asciiTheme="minorHAnsi" w:hAnsiTheme="minorHAnsi"/>
          <w:noProof/>
          <w:sz w:val="22"/>
          <w:lang w:val="en-US"/>
        </w:rPr>
      </w:pPr>
      <w:r>
        <w:fldChar w:fldCharType="begin"/>
      </w:r>
      <w:r>
        <w:instrText xml:space="preserve"> TOC \h \z \c "Figura" </w:instrText>
      </w:r>
      <w:r>
        <w:fldChar w:fldCharType="separate"/>
      </w:r>
      <w:hyperlink w:anchor="_Toc79447158" w:history="1">
        <w:r w:rsidRPr="00411991">
          <w:rPr>
            <w:rStyle w:val="Hyperlink"/>
            <w:noProof/>
          </w:rPr>
          <w:t>Figura 1: Ima</w:t>
        </w:r>
        <w:r w:rsidRPr="00411991">
          <w:rPr>
            <w:rStyle w:val="Hyperlink"/>
            <w:noProof/>
          </w:rPr>
          <w:t>g</w:t>
        </w:r>
        <w:r w:rsidRPr="00411991">
          <w:rPr>
            <w:rStyle w:val="Hyperlink"/>
            <w:noProof/>
          </w:rPr>
          <w:t xml:space="preserve">em 1: Imagem do vídeo </w:t>
        </w:r>
        <w:r w:rsidRPr="00411991">
          <w:rPr>
            <w:rStyle w:val="Hyperlink"/>
            <w:i/>
            <w:iCs/>
            <w:noProof/>
          </w:rPr>
          <w:t>Blockchain 101 - A Visual Demo</w:t>
        </w:r>
        <w:r w:rsidRPr="00411991">
          <w:rPr>
            <w:rStyle w:val="Hyperlink"/>
            <w:noProof/>
          </w:rPr>
          <w:t xml:space="preserve"> mostrando uma abstração de blocos da </w:t>
        </w:r>
        <w:r w:rsidRPr="00411991">
          <w:rPr>
            <w:rStyle w:val="Hyperlink"/>
            <w:i/>
            <w:iCs/>
            <w:noProof/>
          </w:rPr>
          <w:t>blockchain</w:t>
        </w:r>
        <w:r w:rsidRPr="00411991">
          <w:rPr>
            <w:rStyle w:val="Hyperlink"/>
            <w:noProof/>
          </w:rPr>
          <w:t xml:space="preserve"> da Bitcoin.</w:t>
        </w:r>
        <w:r>
          <w:rPr>
            <w:noProof/>
            <w:webHidden/>
          </w:rPr>
          <w:tab/>
        </w:r>
        <w:r>
          <w:rPr>
            <w:noProof/>
            <w:webHidden/>
          </w:rPr>
          <w:fldChar w:fldCharType="begin"/>
        </w:r>
        <w:r>
          <w:rPr>
            <w:noProof/>
            <w:webHidden/>
          </w:rPr>
          <w:instrText xml:space="preserve"> PAGEREF _Toc79447158 \h </w:instrText>
        </w:r>
        <w:r>
          <w:rPr>
            <w:noProof/>
            <w:webHidden/>
          </w:rPr>
        </w:r>
        <w:r>
          <w:rPr>
            <w:noProof/>
            <w:webHidden/>
          </w:rPr>
          <w:fldChar w:fldCharType="separate"/>
        </w:r>
        <w:r>
          <w:rPr>
            <w:noProof/>
            <w:webHidden/>
          </w:rPr>
          <w:t>3</w:t>
        </w:r>
        <w:r>
          <w:rPr>
            <w:noProof/>
            <w:webHidden/>
          </w:rPr>
          <w:fldChar w:fldCharType="end"/>
        </w:r>
      </w:hyperlink>
    </w:p>
    <w:p w14:paraId="605E44C8" w14:textId="4F0851C1" w:rsidR="008B0A6D" w:rsidRDefault="008B0A6D" w:rsidP="008B0A6D">
      <w:pPr>
        <w:pStyle w:val="ndicedeilustraes"/>
        <w:tabs>
          <w:tab w:val="right" w:leader="dot" w:pos="9395"/>
        </w:tabs>
        <w:ind w:left="900" w:firstLine="0"/>
        <w:rPr>
          <w:rFonts w:asciiTheme="minorHAnsi" w:hAnsiTheme="minorHAnsi"/>
          <w:noProof/>
          <w:sz w:val="22"/>
          <w:lang w:val="en-US"/>
        </w:rPr>
      </w:pPr>
      <w:hyperlink w:anchor="_Toc79447159" w:history="1">
        <w:r w:rsidRPr="00411991">
          <w:rPr>
            <w:rStyle w:val="Hyperlink"/>
            <w:noProof/>
          </w:rPr>
          <w:t xml:space="preserve">Figura 2: </w:t>
        </w:r>
        <w:r w:rsidRPr="00411991">
          <w:rPr>
            <w:rStyle w:val="Hyperlink"/>
            <w:noProof/>
            <w:lang w:val="pt"/>
          </w:rPr>
          <w:t>Formação blockchain. A corrente principal (preta) consiste na maior série de blocos do bloco gênese (verde) até o bloco atual. Blocos órfãos (roxo) existem fora da cadeia principal</w:t>
        </w:r>
        <w:r>
          <w:rPr>
            <w:noProof/>
            <w:webHidden/>
          </w:rPr>
          <w:tab/>
        </w:r>
        <w:r>
          <w:rPr>
            <w:noProof/>
            <w:webHidden/>
          </w:rPr>
          <w:fldChar w:fldCharType="begin"/>
        </w:r>
        <w:r>
          <w:rPr>
            <w:noProof/>
            <w:webHidden/>
          </w:rPr>
          <w:instrText xml:space="preserve"> PAGEREF _Toc79447159 \h </w:instrText>
        </w:r>
        <w:r>
          <w:rPr>
            <w:noProof/>
            <w:webHidden/>
          </w:rPr>
        </w:r>
        <w:r>
          <w:rPr>
            <w:noProof/>
            <w:webHidden/>
          </w:rPr>
          <w:fldChar w:fldCharType="separate"/>
        </w:r>
        <w:r>
          <w:rPr>
            <w:noProof/>
            <w:webHidden/>
          </w:rPr>
          <w:t>5</w:t>
        </w:r>
        <w:r>
          <w:rPr>
            <w:noProof/>
            <w:webHidden/>
          </w:rPr>
          <w:fldChar w:fldCharType="end"/>
        </w:r>
      </w:hyperlink>
    </w:p>
    <w:p w14:paraId="1447328A" w14:textId="1B8192F0" w:rsidR="008B0A6D" w:rsidRDefault="008B0A6D" w:rsidP="008B0A6D">
      <w:pPr>
        <w:pStyle w:val="Ttulo1"/>
        <w:numPr>
          <w:ilvl w:val="0"/>
          <w:numId w:val="0"/>
        </w:numPr>
        <w:ind w:left="432" w:hanging="432"/>
      </w:pPr>
      <w:r>
        <w:fldChar w:fldCharType="end"/>
      </w:r>
    </w:p>
    <w:p w14:paraId="2E9A8C14" w14:textId="4E364D7A" w:rsidR="00A46756" w:rsidRDefault="00A46756" w:rsidP="006824D2">
      <w:pPr>
        <w:pStyle w:val="Ttulo1"/>
      </w:pPr>
      <w:bookmarkStart w:id="2" w:name="_Toc79447181"/>
      <w:r>
        <w:t>Introdução</w:t>
      </w:r>
      <w:bookmarkEnd w:id="2"/>
    </w:p>
    <w:p w14:paraId="5E9DA0E8" w14:textId="6EDFD0AD" w:rsidR="00F91F67" w:rsidRPr="00C04CB0" w:rsidRDefault="00F91F67" w:rsidP="00AB43D1">
      <w:r w:rsidRPr="00F91F67">
        <w:t xml:space="preserve">A tecnologia </w:t>
      </w:r>
      <w:proofErr w:type="spellStart"/>
      <w:r w:rsidRPr="00165E29">
        <w:rPr>
          <w:i/>
          <w:iCs/>
        </w:rPr>
        <w:t>blockchain</w:t>
      </w:r>
      <w:proofErr w:type="spellEnd"/>
      <w:r w:rsidRPr="00F91F67">
        <w:t xml:space="preserve"> se apresenta</w:t>
      </w:r>
      <w:r w:rsidR="00B6164D">
        <w:t xml:space="preserve"> </w:t>
      </w:r>
      <w:r w:rsidR="00F036C0">
        <w:t>c</w:t>
      </w:r>
      <w:r w:rsidRPr="00F91F67">
        <w:t>omo uma alternativa de banco de dados que pode ter vários usos para a humanidade</w:t>
      </w:r>
      <w:r w:rsidR="00B6164D">
        <w:t xml:space="preserve">. </w:t>
      </w:r>
      <w:r w:rsidR="00D82F05" w:rsidRPr="00D82F05">
        <w:t xml:space="preserve">O uso mais </w:t>
      </w:r>
      <w:r w:rsidR="00F036C0">
        <w:t xml:space="preserve">famoso dessa </w:t>
      </w:r>
      <w:r w:rsidR="00D82F05" w:rsidRPr="00D82F05">
        <w:t xml:space="preserve">tecnologia </w:t>
      </w:r>
      <w:r w:rsidR="00F036C0">
        <w:t xml:space="preserve">talvez seja o </w:t>
      </w:r>
      <w:r w:rsidR="00165E29">
        <w:t>Bi</w:t>
      </w:r>
      <w:r w:rsidR="005C22A3">
        <w:t>tc</w:t>
      </w:r>
      <w:r w:rsidR="00165E29">
        <w:t xml:space="preserve">oin </w:t>
      </w:r>
      <w:r w:rsidR="004768C3">
        <w:t xml:space="preserve">que começou </w:t>
      </w:r>
      <w:r w:rsidR="00165E29">
        <w:t>em</w:t>
      </w:r>
      <w:r w:rsidR="00D82F05" w:rsidRPr="00D82F05">
        <w:t xml:space="preserve"> 2008</w:t>
      </w:r>
      <w:r w:rsidR="00610D1D">
        <w:t xml:space="preserve"> </w:t>
      </w:r>
      <w:r w:rsidR="00F036C0">
        <w:fldChar w:fldCharType="begin"/>
      </w:r>
      <w:r w:rsidR="00F036C0">
        <w:instrText xml:space="preserve"> ADDIN ZOTERO_ITEM CSL_CITATION {"citationID":"qQ3LUQBs","properties":{"formattedCitation":"(\\uc0\\u8220{}History of bitcoin\\uc0\\u8221{}, 2021)","plainCitation":"(“History of bitcoin”, 2021)","noteIndex":0},"citationItems":[{"id":1055,"uris":["http://zotero.org/users/3858567/items/52QBPH3A"],"uri":["http://zotero.org/users/3858567/items/52QBPH3A"],"itemData":{"id":1055,"type":"entry-encyclopedia","abstract":"Bitcoin is a cryptocurrency, a digital asset designed to work as a medium of exchange that uses cryptography to control its creation and management, rather than relying on central authorities. The history of bitcoin started with the invention and was implemented by the presumed pseudonymous Satoshi Nakamoto, who integrated many existing ideas from the cypherpunk community. Over the course of bitcoin's history, it has undergone rapid growth to become a significant currency both on- and offline. From the mid 2010s, some businesses began accepting bitcoin in addition to traditional currencies.","container-title":"Wikipedia","language":"en","note":"Page Version ID: 1037885487","source":"Wikipedia","title":"History of bitcoin","URL":"https://en.wikipedia.org/w/index.php?title=History_of_bitcoin&amp;oldid=1037885487","accessed":{"date-parts":[["2021",8,9]]},"issued":{"date-parts":[["2021",8,9]]}}}],"schema":"https://github.com/citation-style-language/schema/raw/master/csl-citation.json"} </w:instrText>
      </w:r>
      <w:r w:rsidR="00F036C0">
        <w:fldChar w:fldCharType="separate"/>
      </w:r>
      <w:r w:rsidR="00F036C0" w:rsidRPr="00F036C0">
        <w:rPr>
          <w:rFonts w:cs="Times New Roman"/>
          <w:szCs w:val="24"/>
        </w:rPr>
        <w:t>(“History of bitcoin”, 2021)</w:t>
      </w:r>
      <w:r w:rsidR="00F036C0">
        <w:fldChar w:fldCharType="end"/>
      </w:r>
      <w:r w:rsidR="00D82F05" w:rsidRPr="00D82F05">
        <w:t xml:space="preserve"> de uma demanda da </w:t>
      </w:r>
      <w:r w:rsidR="00A454FB">
        <w:t>internet</w:t>
      </w:r>
      <w:r w:rsidR="00D82F05" w:rsidRPr="00D82F05">
        <w:t xml:space="preserve"> que era a possibilidade de pagamentos</w:t>
      </w:r>
      <w:r w:rsidR="004768C3">
        <w:t xml:space="preserve"> online</w:t>
      </w:r>
      <w:r w:rsidR="00A454FB">
        <w:t xml:space="preserve"> de forma segura e eficiente</w:t>
      </w:r>
      <w:r w:rsidR="00D82F05">
        <w:t xml:space="preserve">. </w:t>
      </w:r>
      <w:r w:rsidR="00D82F05" w:rsidRPr="00D82F05">
        <w:t>Hoj</w:t>
      </w:r>
      <w:r w:rsidR="00D82F05" w:rsidRPr="00C04CB0">
        <w:t xml:space="preserve">e </w:t>
      </w:r>
      <w:r w:rsidR="000C6BB1" w:rsidRPr="00C04CB0">
        <w:t xml:space="preserve">o </w:t>
      </w:r>
      <w:proofErr w:type="spellStart"/>
      <w:r w:rsidR="000C6BB1" w:rsidRPr="00C04CB0">
        <w:rPr>
          <w:i/>
          <w:iCs/>
        </w:rPr>
        <w:t>blockchain</w:t>
      </w:r>
      <w:proofErr w:type="spellEnd"/>
      <w:r w:rsidR="000C6BB1" w:rsidRPr="00C04CB0">
        <w:t xml:space="preserve"> </w:t>
      </w:r>
      <w:r w:rsidR="00D82F05" w:rsidRPr="00C04CB0">
        <w:t>essa é uma das tecnologias</w:t>
      </w:r>
      <w:r w:rsidR="00B568E2" w:rsidRPr="00C04CB0">
        <w:t xml:space="preserve"> que prometem revolucionar a história da humanidade</w:t>
      </w:r>
      <w:r w:rsidR="000C6BB1" w:rsidRPr="00C04CB0">
        <w:t xml:space="preserve"> com usos</w:t>
      </w:r>
      <w:r w:rsidR="00C66571" w:rsidRPr="00C04CB0">
        <w:t xml:space="preserve"> em diversas áreas </w:t>
      </w:r>
      <w:r w:rsidR="00C66571" w:rsidRPr="00C04CB0">
        <w:lastRenderedPageBreak/>
        <w:fldChar w:fldCharType="begin"/>
      </w:r>
      <w:r w:rsidR="005C22A3">
        <w:instrText xml:space="preserve"> ADDIN ZOTERO_ITEM CSL_CITATION {"citationID":"7VFMUO8v","properties":{"formattedCitation":"(101BLOCKCHAINS.COM, 2020)","plainCitation":"(101BLOCKCHAINS.COM, 2020)","noteIndex":0},"citationItems":[{"id":1057,"uris":["http://zotero.org/users/3858567/items/X2VYB4RM"],"uri":["http://zotero.org/users/3858567/items/X2VYB4RM"],"itemData":{"id":1057,"type":"post-weblog","abstract":"Learning the uses for blockchain technology can give you a clear understanding of how it can change the world around us. If you are new to blockchain and","container-title":"101 Blockchains","language":"en-US","title":"20+ Uses For Blockchain Technology That You Should Know","URL":"https://101blockchains.com/uses-for-blockchain-technology/","author":[{"literal":"101blockchains.com"}],"accessed":{"date-parts":[["2021",8,9]]},"issued":{"date-parts":[["2020",8,9]]}}}],"schema":"https://github.com/citation-style-language/schema/raw/master/csl-citation.json"} </w:instrText>
      </w:r>
      <w:r w:rsidR="00C66571" w:rsidRPr="00C04CB0">
        <w:fldChar w:fldCharType="separate"/>
      </w:r>
      <w:r w:rsidR="005C22A3" w:rsidRPr="005C22A3">
        <w:rPr>
          <w:rFonts w:cs="Times New Roman"/>
        </w:rPr>
        <w:t>(101BLOCKCHAINS.COM, 2020)</w:t>
      </w:r>
      <w:r w:rsidR="00C66571" w:rsidRPr="00C04CB0">
        <w:fldChar w:fldCharType="end"/>
      </w:r>
      <w:r w:rsidR="000C6BB1" w:rsidRPr="00C04CB0">
        <w:t xml:space="preserve">, </w:t>
      </w:r>
      <w:r w:rsidR="00E259B2" w:rsidRPr="00C04CB0">
        <w:t xml:space="preserve">das quais vale ressaltar o registro de propriedades intelectuais pelos </w:t>
      </w:r>
      <w:proofErr w:type="spellStart"/>
      <w:r w:rsidR="00E259B2" w:rsidRPr="00C04CB0">
        <w:t>NFTs</w:t>
      </w:r>
      <w:proofErr w:type="spellEnd"/>
      <w:r w:rsidR="00E259B2" w:rsidRPr="00C04CB0">
        <w:t>, contratos inteligentes, bases de dados descentralizadas</w:t>
      </w:r>
      <w:r w:rsidR="000278CE" w:rsidRPr="00C04CB0">
        <w:t xml:space="preserve"> (por exemplo, um “</w:t>
      </w:r>
      <w:proofErr w:type="spellStart"/>
      <w:r w:rsidR="000278CE" w:rsidRPr="00C04CB0">
        <w:t>youtube</w:t>
      </w:r>
      <w:proofErr w:type="spellEnd"/>
      <w:r w:rsidR="000278CE" w:rsidRPr="00C04CB0">
        <w:t xml:space="preserve"> distribuído”), comunicação e estoque de dados anônimos, entre outros.</w:t>
      </w:r>
    </w:p>
    <w:p w14:paraId="6351DE8B" w14:textId="09EE2662" w:rsidR="00791EC2" w:rsidRPr="00C04CB0" w:rsidRDefault="00791EC2" w:rsidP="00AB43D1">
      <w:r w:rsidRPr="00C04CB0">
        <w:t xml:space="preserve">Nesse trabalho serão apresentados alguns aspectos históricos da </w:t>
      </w:r>
      <w:proofErr w:type="spellStart"/>
      <w:r w:rsidRPr="00C04CB0">
        <w:rPr>
          <w:i/>
          <w:iCs/>
        </w:rPr>
        <w:t>blockchain</w:t>
      </w:r>
      <w:proofErr w:type="spellEnd"/>
      <w:r w:rsidRPr="00C04CB0">
        <w:t xml:space="preserve"> </w:t>
      </w:r>
      <w:r w:rsidR="007F4A33" w:rsidRPr="00C04CB0">
        <w:t>da bitcoin</w:t>
      </w:r>
      <w:r w:rsidRPr="00C04CB0">
        <w:t xml:space="preserve"> </w:t>
      </w:r>
      <w:r w:rsidR="00CD3015" w:rsidRPr="00C04CB0">
        <w:t xml:space="preserve">como </w:t>
      </w:r>
      <w:r w:rsidRPr="00C04CB0">
        <w:t>base para servir de início ao tema</w:t>
      </w:r>
      <w:r w:rsidR="00CD3015" w:rsidRPr="00C04CB0">
        <w:t xml:space="preserve">. </w:t>
      </w:r>
      <w:r w:rsidR="00F8021B" w:rsidRPr="00C04CB0">
        <w:t>H</w:t>
      </w:r>
      <w:r w:rsidRPr="00C04CB0">
        <w:t>oje existem diversas tecnologias</w:t>
      </w:r>
      <w:r w:rsidR="00F8021B" w:rsidRPr="00C04CB0">
        <w:t xml:space="preserve">, entretanto </w:t>
      </w:r>
      <w:r w:rsidR="009072A0" w:rsidRPr="00C04CB0">
        <w:t xml:space="preserve">a </w:t>
      </w:r>
      <w:r w:rsidR="007F4A33" w:rsidRPr="00C04CB0">
        <w:t>da bitcoin</w:t>
      </w:r>
      <w:r w:rsidR="009072A0" w:rsidRPr="00C04CB0">
        <w:t xml:space="preserve"> foi uma das primeiras </w:t>
      </w:r>
      <w:r w:rsidR="00F8021B" w:rsidRPr="00C04CB0">
        <w:t>e é a</w:t>
      </w:r>
      <w:r w:rsidR="009072A0" w:rsidRPr="00C04CB0">
        <w:t xml:space="preserve"> mais disseminada </w:t>
      </w:r>
      <w:r w:rsidR="00F8021B" w:rsidRPr="00C04CB0">
        <w:t>sendo também uma das mais</w:t>
      </w:r>
      <w:r w:rsidR="009072A0" w:rsidRPr="00C04CB0">
        <w:t xml:space="preserve"> simples</w:t>
      </w:r>
      <w:r w:rsidR="00F8021B" w:rsidRPr="00C04CB0">
        <w:t>,</w:t>
      </w:r>
      <w:r w:rsidR="009072A0" w:rsidRPr="00C04CB0">
        <w:t xml:space="preserve"> </w:t>
      </w:r>
      <w:r w:rsidR="00F8021B" w:rsidRPr="00C04CB0">
        <w:t xml:space="preserve">sendo um </w:t>
      </w:r>
      <w:r w:rsidR="009072A0" w:rsidRPr="00C04CB0">
        <w:t xml:space="preserve">ponto de partida </w:t>
      </w:r>
      <w:r w:rsidR="00F8021B" w:rsidRPr="00C04CB0">
        <w:t xml:space="preserve">relativamente </w:t>
      </w:r>
      <w:r w:rsidR="009072A0" w:rsidRPr="00C04CB0">
        <w:t>didático para o tema. Ao final do trabalho serão apresentad</w:t>
      </w:r>
      <w:r w:rsidR="007F4A33" w:rsidRPr="00C04CB0">
        <w:t>a</w:t>
      </w:r>
      <w:r w:rsidR="009072A0" w:rsidRPr="00C04CB0">
        <w:t>s algumas referências e resumos para o leitor mais interessado</w:t>
      </w:r>
      <w:r w:rsidR="00B568E2" w:rsidRPr="00C04CB0">
        <w:t xml:space="preserve">. </w:t>
      </w:r>
      <w:r w:rsidR="007F4A33" w:rsidRPr="00C04CB0">
        <w:t>Será</w:t>
      </w:r>
      <w:r w:rsidR="00B568E2" w:rsidRPr="00C04CB0">
        <w:t xml:space="preserve"> </w:t>
      </w:r>
      <w:r w:rsidR="008C272C" w:rsidRPr="00C04CB0">
        <w:t xml:space="preserve">discutido também como tecnologias de </w:t>
      </w:r>
      <w:proofErr w:type="spellStart"/>
      <w:r w:rsidR="008C272C" w:rsidRPr="00C04CB0">
        <w:rPr>
          <w:i/>
          <w:iCs/>
        </w:rPr>
        <w:t>blockchain</w:t>
      </w:r>
      <w:proofErr w:type="spellEnd"/>
      <w:r w:rsidR="008C272C" w:rsidRPr="00C04CB0">
        <w:t xml:space="preserve"> são aliadas da web e como as 2 se integram</w:t>
      </w:r>
    </w:p>
    <w:p w14:paraId="5B9FEC6E" w14:textId="77777777" w:rsidR="00791EC2" w:rsidRPr="00C04CB0" w:rsidRDefault="00791EC2" w:rsidP="00250281">
      <w:pPr>
        <w:pStyle w:val="SemEspaamento"/>
        <w:rPr>
          <w:rFonts w:ascii="Courier New" w:hAnsi="Courier New" w:cs="Courier New"/>
        </w:rPr>
      </w:pPr>
    </w:p>
    <w:p w14:paraId="19C4B2AF" w14:textId="2DE08682" w:rsidR="00A55DD7" w:rsidRPr="00C04CB0" w:rsidRDefault="00F91F67" w:rsidP="001C22E8">
      <w:pPr>
        <w:pStyle w:val="Ttulo1"/>
        <w:rPr>
          <w:color w:val="auto"/>
        </w:rPr>
      </w:pPr>
      <w:bookmarkStart w:id="3" w:name="_Toc79447182"/>
      <w:r w:rsidRPr="00C04CB0">
        <w:rPr>
          <w:color w:val="auto"/>
        </w:rPr>
        <w:t xml:space="preserve">O que é uma </w:t>
      </w:r>
      <w:proofErr w:type="spellStart"/>
      <w:r w:rsidRPr="005C22A3">
        <w:rPr>
          <w:i/>
          <w:iCs/>
          <w:color w:val="auto"/>
        </w:rPr>
        <w:t>blockchain</w:t>
      </w:r>
      <w:proofErr w:type="spellEnd"/>
      <w:r w:rsidR="006E075A" w:rsidRPr="00C04CB0">
        <w:rPr>
          <w:color w:val="auto"/>
        </w:rPr>
        <w:t xml:space="preserve">: </w:t>
      </w:r>
      <w:r w:rsidR="005C22A3">
        <w:rPr>
          <w:color w:val="auto"/>
        </w:rPr>
        <w:t>A</w:t>
      </w:r>
      <w:r w:rsidR="006E075A" w:rsidRPr="00C04CB0">
        <w:rPr>
          <w:color w:val="auto"/>
        </w:rPr>
        <w:t xml:space="preserve"> bitcoin</w:t>
      </w:r>
      <w:bookmarkEnd w:id="3"/>
    </w:p>
    <w:p w14:paraId="4DC319A9" w14:textId="783B2956" w:rsidR="00F31889" w:rsidRPr="00C04CB0" w:rsidRDefault="00DA2396" w:rsidP="00F31889">
      <w:r w:rsidRPr="00C04CB0">
        <w:t xml:space="preserve">Uma </w:t>
      </w:r>
      <w:proofErr w:type="spellStart"/>
      <w:r w:rsidRPr="00C04CB0">
        <w:rPr>
          <w:i/>
          <w:iCs/>
        </w:rPr>
        <w:t>blockchain</w:t>
      </w:r>
      <w:proofErr w:type="spellEnd"/>
      <w:r w:rsidRPr="00C04CB0">
        <w:t xml:space="preserve"> </w:t>
      </w:r>
      <w:r w:rsidR="00013574" w:rsidRPr="00C04CB0">
        <w:t>(</w:t>
      </w:r>
      <w:r w:rsidRPr="00C04CB0">
        <w:t>cadeia de blocos</w:t>
      </w:r>
      <w:r w:rsidR="00013574" w:rsidRPr="00C04CB0">
        <w:t>)</w:t>
      </w:r>
      <w:r w:rsidRPr="00C04CB0">
        <w:t xml:space="preserve"> são blocos encadeados seguindo regras</w:t>
      </w:r>
      <w:r w:rsidR="008922A3" w:rsidRPr="00C04CB0">
        <w:t xml:space="preserve"> </w:t>
      </w:r>
      <w:r w:rsidR="00F00B2E" w:rsidRPr="00C04CB0">
        <w:fldChar w:fldCharType="begin"/>
      </w:r>
      <w:r w:rsidR="00F00B2E" w:rsidRPr="00C04CB0">
        <w:instrText xml:space="preserve"> ADDIN ZOTERO_ITEM CSL_CITATION {"citationID":"hptyV1Fn","properties":{"formattedCitation":"(\\uc0\\u8220{}Blockchain\\uc0\\u8221{}, 2021)","plainCitation":"(“Blockchain”, 2021)","noteIndex":0},"citationItems":[{"id":1041,"uris":["http://zotero.org/users/3858567/items/LSXNRKHE"],"uri":["http://zotero.org/users/3858567/items/LSXNRKHE"],"itemData":{"id":1041,"type":"entry-encyclopedia","abstract":"A blockchain is a growing list of records, called blocks, that are linked together using cryptography. Each block contains a cryptographic hash of the previous block, a timestamp, and transaction data (generally represented as a Merkle tree). The timestamp proves that the transaction data existed when the block was published in order to get into its hash. As blocks each contain information about the block previous to it, they form a chain, with each additional block reinforcing the ones before it. Therefore, blockchains are resistant to modification of their data because once recorded, the data in any given block cannot be altered retroactively without altering all subsequent blocks.\nBlockchains are typically managed by a peer-to-peer network for use as a publicly distributed ledger, where nodes collectively adhere to a protocol to communicate and validate new blocks. Although blockchain records are not unalterable as forks are possible, blockchains may be considered secure by design and exemplify a distributed computing system with high Byzantine fault tolerance.The blockchain was invented by a person (or group of people) using the name Satoshi Nakamoto in 2008 to serve as the public transaction ledger of the cryptocurrency bitcoin. The identity of Satoshi Nakamoto remains unknown to date. The invention of the blockchain for bitcoin made it the first digital currency to solve the double-spending problem without the need of a trusted authority or central server. The bitcoin design has inspired other applications and blockchains that are readable by the public and are widely used by cryptocurrencies. The blockchain is considered a type of payment rail. Private blockchains have been proposed for business use but Computerworld called the marketing of such privatized blockchains without a proper security model \"snake oil\". However, others have argued that permissioned blockchains, if carefully designed, may be more decentralized and therefore more secure in practice than permissionless ones.","container-title":"Wikipedia","language":"en","note":"Page Version ID: 1037259810","source":"Wikipedia","title":"Blockchain","URL":"https://en.wikipedia.org/w/index.php?title=Blockchain&amp;oldid=1037259810","accessed":{"date-parts":[["2021",8,9]]},"issued":{"date-parts":[["2021",8,5]]}}}],"schema":"https://github.com/citation-style-language/schema/raw/master/csl-citation.json"} </w:instrText>
      </w:r>
      <w:r w:rsidR="00F00B2E" w:rsidRPr="00C04CB0">
        <w:fldChar w:fldCharType="separate"/>
      </w:r>
      <w:r w:rsidR="00F00B2E" w:rsidRPr="00C04CB0">
        <w:rPr>
          <w:sz w:val="22"/>
          <w:szCs w:val="24"/>
        </w:rPr>
        <w:t>(“Blockchain”, 2021)</w:t>
      </w:r>
      <w:r w:rsidR="00F00B2E" w:rsidRPr="00C04CB0">
        <w:fldChar w:fldCharType="end"/>
      </w:r>
      <w:r w:rsidR="008E0580" w:rsidRPr="00C04CB0">
        <w:t xml:space="preserve">. </w:t>
      </w:r>
      <w:r w:rsidR="00013574" w:rsidRPr="00C04CB0">
        <w:t>P</w:t>
      </w:r>
      <w:r w:rsidR="00D070FE" w:rsidRPr="00C04CB0">
        <w:t xml:space="preserve">ode-se dizer que nada mais é do que uma lista ligada. </w:t>
      </w:r>
      <w:r w:rsidR="00F31889" w:rsidRPr="00C04CB0">
        <w:t>É u</w:t>
      </w:r>
      <w:r w:rsidR="00F31889" w:rsidRPr="00C04CB0">
        <w:rPr>
          <w:lang w:val="pt"/>
        </w:rPr>
        <w:t>m banco de dados gerenciado de forma autônoma usando uma rede p2p (</w:t>
      </w:r>
      <w:proofErr w:type="spellStart"/>
      <w:r w:rsidR="00F31889" w:rsidRPr="00C04CB0">
        <w:rPr>
          <w:i/>
          <w:iCs/>
          <w:lang w:val="pt"/>
        </w:rPr>
        <w:t>peer-to-peer</w:t>
      </w:r>
      <w:proofErr w:type="spellEnd"/>
      <w:r w:rsidR="00F31889" w:rsidRPr="00C04CB0">
        <w:rPr>
          <w:lang w:val="pt"/>
        </w:rPr>
        <w:t xml:space="preserve">) em servidores distribuídos. </w:t>
      </w:r>
    </w:p>
    <w:p w14:paraId="6113FB10" w14:textId="0C2580F5" w:rsidR="00603B91" w:rsidRPr="00C04CB0" w:rsidRDefault="00D070FE" w:rsidP="006667E2">
      <w:r w:rsidRPr="00C04CB0">
        <w:t xml:space="preserve">Essa abstração facilita o entendimento </w:t>
      </w:r>
      <w:r w:rsidR="00155098" w:rsidRPr="00C04CB0">
        <w:t xml:space="preserve">do conceito, </w:t>
      </w:r>
      <w:r w:rsidRPr="00C04CB0">
        <w:t xml:space="preserve">mas cada um dos </w:t>
      </w:r>
      <w:r w:rsidR="005B0E25" w:rsidRPr="00C04CB0">
        <w:t>blocos</w:t>
      </w:r>
      <w:r w:rsidRPr="00C04CB0">
        <w:t xml:space="preserve"> e como a rede opera depende de cada tecnologia e pode não </w:t>
      </w:r>
      <w:r w:rsidR="00155098" w:rsidRPr="00C04CB0">
        <w:t>ter uma implementação nada simples</w:t>
      </w:r>
      <w:r w:rsidRPr="00C04CB0">
        <w:t>.</w:t>
      </w:r>
      <w:r w:rsidR="00914486" w:rsidRPr="00C04CB0">
        <w:t xml:space="preserve"> </w:t>
      </w:r>
      <w:r w:rsidR="005B0E25" w:rsidRPr="00C04CB0">
        <w:t xml:space="preserve">O </w:t>
      </w:r>
      <w:r w:rsidR="00024B6A" w:rsidRPr="00C04CB0">
        <w:t xml:space="preserve">bitcoin </w:t>
      </w:r>
      <w:r w:rsidR="005B0E25" w:rsidRPr="00C04CB0">
        <w:t>é</w:t>
      </w:r>
      <w:r w:rsidR="008207D9" w:rsidRPr="00C04CB0">
        <w:t xml:space="preserve"> </w:t>
      </w:r>
      <w:r w:rsidR="000A6B52" w:rsidRPr="00C04CB0">
        <w:t>a primeira</w:t>
      </w:r>
      <w:r w:rsidR="008207D9" w:rsidRPr="00C04CB0">
        <w:t xml:space="preserve"> </w:t>
      </w:r>
      <w:proofErr w:type="spellStart"/>
      <w:r w:rsidR="008207D9" w:rsidRPr="00C04CB0">
        <w:t>cryptomoeda</w:t>
      </w:r>
      <w:proofErr w:type="spellEnd"/>
      <w:r w:rsidR="000A6B52" w:rsidRPr="00C04CB0">
        <w:t xml:space="preserve"> </w:t>
      </w:r>
      <w:r w:rsidR="000A6B52" w:rsidRPr="00C04CB0">
        <w:fldChar w:fldCharType="begin"/>
      </w:r>
      <w:r w:rsidR="000A6B52" w:rsidRPr="00C04CB0">
        <w:instrText xml:space="preserve"> ADDIN ZOTERO_ITEM CSL_CITATION {"citationID":"Cn09uabx","properties":{"formattedCitation":"(\\uc0\\u8220{}Bitcoin\\uc0\\u8221{}, 2021)","plainCitation":"(“Bitcoin”, 2021)","noteIndex":0},"citationItems":[{"id":1045,"uris":["http://zotero.org/users/3858567/items/WCX6QSZ7"],"uri":["http://zotero.org/users/3858567/items/WCX6QSZ7"],"itemData":{"id":1045,"type":"entry-encyclopedia","abstract":"Bitcoin (₿) is a decentralized digital currency, without a central bank or single administrator, that can be sent from user to user on the peer-to-peer bitcoin network without the need for intermediaries. Transactions are verified by network nodes through cryptography and recorded in a public distributed ledger called a blockchain. The cryptocurrency was invented in 2008 by an unknown person or group of people using the name Satoshi Nakamoto. The currency began use in 2009 when its implementation was released as open-source software.Bitcoins are created as a reward for a process known as mining. They can be exchanged for other currencies, products, and services, but the real-world value of the coins is extremely volatile. Research produced by the University of Cambridge estimated that in 2017, there were 2.9 to 5.8 million unique users using a cryptocurrency wallet, most of them using bitcoin. Users choose to participate in the digital currency for a number of reasons: ideologies such as commitment to anarchism, decentralization and libertarianism; convenience; using the currency as an investment; and pseudonymity of transactions. Increased use has led to a desire among governments for regulation in order to tax, facilitate legal use in trade and for other reasons (such as investigations for money laundering and price manipulation).\nBitcoin has been criticized for its use in illegal transactions, the large amount of electricity (and thus carbon footprint) used by mining, price volatility, and thefts from exchanges. Some economists and commentators have characterized it as a speculative bubble at various times. Bitcoin has also been used as an investment, although several regulatory agencies have issued investor alerts about bitcoin.The word bitcoin was defined in a white paper published on 31 October 2008. It is a compound of the words bit and coin. No uniform convention for bitcoin capitalization exists; some sources use Bitcoin, capitalized, to refer to the technology and network and bitcoin, lowercase, for the unit of account. The Wall Street Journal, The Chronicle of Higher Education, and the Oxford English Dictionary advocate the use of lowercase bitcoin in all cases.","container-title":"Wikipedia","language":"en","note":"Page Version ID: 1037907600","source":"Wikipedia","title":"Bitcoin","URL":"https://en.wikipedia.org/w/index.php?title=Bitcoin&amp;oldid=1037907600","accessed":{"date-parts":[["2021",8,9]]},"issued":{"date-parts":[["2021",8,9]]}}}],"schema":"https://github.com/citation-style-language/schema/raw/master/csl-citation.json"} </w:instrText>
      </w:r>
      <w:r w:rsidR="000A6B52" w:rsidRPr="00C04CB0">
        <w:fldChar w:fldCharType="separate"/>
      </w:r>
      <w:r w:rsidR="000A6B52" w:rsidRPr="00C04CB0">
        <w:rPr>
          <w:rFonts w:cs="Times New Roman"/>
          <w:szCs w:val="24"/>
        </w:rPr>
        <w:t>(“Bitcoin”, 2021)</w:t>
      </w:r>
      <w:r w:rsidR="000A6B52" w:rsidRPr="00C04CB0">
        <w:fldChar w:fldCharType="end"/>
      </w:r>
      <w:r w:rsidR="008207D9" w:rsidRPr="00C04CB0">
        <w:t xml:space="preserve">, um dos usos para a tecnologia dos </w:t>
      </w:r>
      <w:proofErr w:type="spellStart"/>
      <w:r w:rsidR="008207D9" w:rsidRPr="00C04CB0">
        <w:rPr>
          <w:i/>
          <w:iCs/>
        </w:rPr>
        <w:t>blockchains</w:t>
      </w:r>
      <w:proofErr w:type="spellEnd"/>
      <w:r w:rsidR="007058DA" w:rsidRPr="00C04CB0">
        <w:t xml:space="preserve"> </w:t>
      </w:r>
      <w:r w:rsidR="00603B91" w:rsidRPr="00C04CB0">
        <w:t xml:space="preserve">, </w:t>
      </w:r>
      <w:r w:rsidR="00603B91" w:rsidRPr="00C04CB0">
        <w:rPr>
          <w:lang w:val="pt"/>
        </w:rPr>
        <w:t xml:space="preserve">isso por que a tecnologia </w:t>
      </w:r>
      <w:proofErr w:type="spellStart"/>
      <w:r w:rsidR="00603B91" w:rsidRPr="00C04CB0">
        <w:rPr>
          <w:lang w:val="pt"/>
        </w:rPr>
        <w:t>blockchain</w:t>
      </w:r>
      <w:proofErr w:type="spellEnd"/>
      <w:r w:rsidR="00603B91" w:rsidRPr="00C04CB0">
        <w:rPr>
          <w:lang w:val="pt"/>
        </w:rPr>
        <w:t xml:space="preserve"> elimina o problema do gasto duplo</w:t>
      </w:r>
      <w:r w:rsidR="005D60D5" w:rsidRPr="00C04CB0">
        <w:rPr>
          <w:lang w:val="pt"/>
        </w:rPr>
        <w:t xml:space="preserve"> (para detalhes ver seção de referências adicionais).</w:t>
      </w:r>
    </w:p>
    <w:p w14:paraId="6FF4FF58" w14:textId="455DA09A" w:rsidR="00A017AF" w:rsidRDefault="00A017AF" w:rsidP="00A017AF">
      <w:r w:rsidRPr="00C04CB0">
        <w:t xml:space="preserve">Dada a natureza introdutória do trabalho, não será </w:t>
      </w:r>
      <w:r w:rsidR="00D126A8" w:rsidRPr="00C04CB0">
        <w:t xml:space="preserve">discutido aqui os aspectos históricos que levaram a introdução </w:t>
      </w:r>
      <w:proofErr w:type="gramStart"/>
      <w:r w:rsidR="00D126A8" w:rsidRPr="00C04CB0">
        <w:t>do bitcoin</w:t>
      </w:r>
      <w:proofErr w:type="gramEnd"/>
      <w:r w:rsidR="00D126A8" w:rsidRPr="00C04CB0">
        <w:t xml:space="preserve"> e o nascimento das tecnologias </w:t>
      </w:r>
      <w:proofErr w:type="spellStart"/>
      <w:r w:rsidR="00D126A8" w:rsidRPr="00C04CB0">
        <w:t>blockchain</w:t>
      </w:r>
      <w:proofErr w:type="spellEnd"/>
      <w:r w:rsidR="005D60D5" w:rsidRPr="00C04CB0">
        <w:t xml:space="preserve"> (ver</w:t>
      </w:r>
      <w:r w:rsidR="0008130F" w:rsidRPr="00C04CB0">
        <w:t xml:space="preserve"> seção de fontes adicionais).</w:t>
      </w:r>
    </w:p>
    <w:p w14:paraId="0E476C5E" w14:textId="0719489A" w:rsidR="002F15F6" w:rsidRPr="00C04CB0" w:rsidRDefault="008B0A6D" w:rsidP="008B0A6D">
      <w:bookmarkStart w:id="4" w:name="_Toc79447158"/>
      <w:r>
        <w:t xml:space="preserve">Figura </w:t>
      </w:r>
      <w:fldSimple w:instr=" SEQ Figura \* ARABIC ">
        <w:r>
          <w:rPr>
            <w:noProof/>
          </w:rPr>
          <w:t>1</w:t>
        </w:r>
      </w:fldSimple>
      <w:r>
        <w:t>:</w:t>
      </w:r>
      <w:r w:rsidR="0008130F" w:rsidRPr="00C04CB0">
        <w:t xml:space="preserve"> Imagem do vídeo</w:t>
      </w:r>
      <w:r w:rsidR="00CE7326" w:rsidRPr="00CE7326">
        <w:t xml:space="preserve"> </w:t>
      </w:r>
      <w:proofErr w:type="spellStart"/>
      <w:r w:rsidR="00CE7326" w:rsidRPr="00CE7326">
        <w:rPr>
          <w:i/>
          <w:iCs/>
        </w:rPr>
        <w:t>Blockchain</w:t>
      </w:r>
      <w:proofErr w:type="spellEnd"/>
      <w:r w:rsidR="00CE7326" w:rsidRPr="00CE7326">
        <w:rPr>
          <w:i/>
          <w:iCs/>
        </w:rPr>
        <w:t xml:space="preserve"> 101 - A Visual Demo</w:t>
      </w:r>
      <w:r w:rsidR="0008130F" w:rsidRPr="00C04CB0">
        <w:t xml:space="preserve"> mostrando </w:t>
      </w:r>
      <w:r w:rsidR="006E075A" w:rsidRPr="00C04CB0">
        <w:t xml:space="preserve">uma abstração de blocos da </w:t>
      </w:r>
      <w:proofErr w:type="spellStart"/>
      <w:r w:rsidR="006E075A" w:rsidRPr="00CE7326">
        <w:rPr>
          <w:i/>
          <w:iCs/>
        </w:rPr>
        <w:t>blockchain</w:t>
      </w:r>
      <w:proofErr w:type="spellEnd"/>
      <w:r w:rsidR="006E075A" w:rsidRPr="00C04CB0">
        <w:t xml:space="preserve"> da Bitcoin.</w:t>
      </w:r>
      <w:bookmarkEnd w:id="4"/>
    </w:p>
    <w:p w14:paraId="123A6D8B" w14:textId="77777777" w:rsidR="002F15F6" w:rsidRPr="00C04CB0" w:rsidRDefault="002F15F6" w:rsidP="002F15F6">
      <w:pPr>
        <w:pStyle w:val="SemEspaamento"/>
        <w:rPr>
          <w:rFonts w:ascii="Courier New" w:hAnsi="Courier New" w:cs="Courier New"/>
        </w:rPr>
      </w:pPr>
      <w:r w:rsidRPr="00C04CB0">
        <w:rPr>
          <w:rFonts w:ascii="Courier New" w:hAnsi="Courier New" w:cs="Courier New"/>
          <w:noProof/>
        </w:rPr>
        <w:lastRenderedPageBreak/>
        <w:drawing>
          <wp:inline distT="0" distB="0" distL="0" distR="0" wp14:anchorId="37EAA94D" wp14:editId="406DB063">
            <wp:extent cx="5972175" cy="2806700"/>
            <wp:effectExtent l="0" t="0" r="9525" b="0"/>
            <wp:docPr id="1" name="Imagem 1" descr="Interface gráfica do usuário, Aplicativo, Si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 Aplicativo, Site&#10;&#10;Descrição gerada automaticamente"/>
                    <pic:cNvPicPr/>
                  </pic:nvPicPr>
                  <pic:blipFill>
                    <a:blip r:embed="rId9"/>
                    <a:stretch>
                      <a:fillRect/>
                    </a:stretch>
                  </pic:blipFill>
                  <pic:spPr>
                    <a:xfrm>
                      <a:off x="0" y="0"/>
                      <a:ext cx="5972175" cy="2806700"/>
                    </a:xfrm>
                    <a:prstGeom prst="rect">
                      <a:avLst/>
                    </a:prstGeom>
                  </pic:spPr>
                </pic:pic>
              </a:graphicData>
            </a:graphic>
          </wp:inline>
        </w:drawing>
      </w:r>
    </w:p>
    <w:p w14:paraId="66892F5B" w14:textId="7AC8DA02" w:rsidR="002F15F6" w:rsidRPr="00A90591" w:rsidRDefault="002F15F6" w:rsidP="00D62506">
      <w:pPr>
        <w:pStyle w:val="Subttulo"/>
      </w:pPr>
      <w:r w:rsidRPr="00A90591">
        <w:t xml:space="preserve">Fonte: </w:t>
      </w:r>
      <w:r w:rsidRPr="00C04CB0">
        <w:fldChar w:fldCharType="begin"/>
      </w:r>
      <w:r w:rsidR="00297BFC" w:rsidRPr="00A90591">
        <w:instrText xml:space="preserve"> ADDIN ZOTERO_ITEM CSL_CITATION {"citationID":"kblAqWKW","properties":{"formattedCitation":"(ANDERS BROWNWORTH, 2016)","plainCitation":"(ANDERS BROWNWORTH, 2016)","noteIndex":0},"citationItems":[{"id":1043,"uris":["http://zotero.org/users/3858567/items/65CHZA8P"],"uri":["http://zotero.org/users/3858567/items/65CHZA8P"],"itemData":{"id":1043,"type":"motion_picture","abstract":"This is a very basic visual introduction to the concepts behind a blockchain. We introduce the idea of an immutable ledger using an interactive web demo.\n\n0:00 Intro\n0:15 SHA256 Hash\n2:18 Block\n5:16 Blockchain\n9:20 Distributed Blockchain\n12:19 Tokens\n14:36 Coinbase Transaction\n\nPart 2 is here: https://youtu.be/xIDL_akeras\n\nIf you are interested in playing with this on your own, it is available online at:\n\nhttp://anders.com/blockchain/\n\nThe code that runs this demo is also on GitHub:\n\nhttps://github.com/anders94/blockchai...\n\nI'm @anders94 on Twitter and @andersbrownworth on Steemit.\n\nDonations:\nBTC: 1K3NvcuZzVTueHW1qhkG2Cm3viRkh2EXJp\nETH: 0x84a90e21d9d02e30ddcea56d618aa75ba90331ff\nETC: 0xab75ad757c89fa33b92090193a797e6700769ef8","dimensions":"17:49","source":"YouTube","title":"Blockchain 101 - A Visual Demo","URL":"https://www.youtube.com/watch?v=_160oMzblY8","author":[{"literal":"Anders Brownworth"}],"accessed":{"date-parts":[["2021",8,9]]},"issued":{"date-parts":[["2016"]]}}}],"schema":"https://github.com/citation-style-language/schema/raw/master/csl-citation.json"} </w:instrText>
      </w:r>
      <w:r w:rsidRPr="00C04CB0">
        <w:fldChar w:fldCharType="separate"/>
      </w:r>
      <w:r w:rsidR="00297BFC" w:rsidRPr="00297BFC">
        <w:rPr>
          <w:rFonts w:cs="Times New Roman"/>
        </w:rPr>
        <w:t>(ANDERS BROWNWORTH, 2016)</w:t>
      </w:r>
      <w:r w:rsidRPr="00C04CB0">
        <w:fldChar w:fldCharType="end"/>
      </w:r>
    </w:p>
    <w:p w14:paraId="3532D633" w14:textId="71FB7E7C" w:rsidR="007F04B2" w:rsidRPr="00C04CB0" w:rsidRDefault="00A90591" w:rsidP="000569C1">
      <w:r>
        <w:rPr>
          <w:lang w:val="pt"/>
        </w:rPr>
        <w:t xml:space="preserve">A </w:t>
      </w:r>
      <w:r w:rsidR="00AB43D1" w:rsidRPr="00C04CB0">
        <w:rPr>
          <w:lang w:val="pt"/>
        </w:rPr>
        <w:t xml:space="preserve">Bitcoin é uma moeda digital descentralizada, sem um banco central ou administrador único, que pode ser enviada de usuário para usuário na rede de bitcoin </w:t>
      </w:r>
      <w:proofErr w:type="spellStart"/>
      <w:r w:rsidR="00AB43D1" w:rsidRPr="00A90591">
        <w:rPr>
          <w:i/>
          <w:iCs/>
          <w:lang w:val="pt"/>
        </w:rPr>
        <w:t>peer-to-peer</w:t>
      </w:r>
      <w:proofErr w:type="spellEnd"/>
      <w:r w:rsidR="00AB43D1" w:rsidRPr="00C04CB0">
        <w:rPr>
          <w:lang w:val="pt"/>
        </w:rPr>
        <w:t xml:space="preserve"> sem a necessidade de intermediários. As transações são verificadas por nós através de criptografia e registradas em um livro </w:t>
      </w:r>
      <w:r w:rsidR="00CC330B" w:rsidRPr="00C04CB0">
        <w:rPr>
          <w:lang w:val="pt"/>
        </w:rPr>
        <w:t xml:space="preserve">razão </w:t>
      </w:r>
      <w:r w:rsidR="00AA59C5" w:rsidRPr="00C04CB0">
        <w:rPr>
          <w:lang w:val="pt"/>
        </w:rPr>
        <w:t>virtual (</w:t>
      </w:r>
      <w:proofErr w:type="spellStart"/>
      <w:r w:rsidR="00AA59C5" w:rsidRPr="00C04CB0">
        <w:rPr>
          <w:lang w:val="pt"/>
        </w:rPr>
        <w:t>ledger</w:t>
      </w:r>
      <w:proofErr w:type="spellEnd"/>
      <w:r w:rsidR="00AA59C5" w:rsidRPr="00C04CB0">
        <w:rPr>
          <w:lang w:val="pt"/>
        </w:rPr>
        <w:t>) (os blocos são as entradas nesse livro que pode ser publicamente percorrido e consultado</w:t>
      </w:r>
      <w:r w:rsidR="00282B65" w:rsidRPr="00C04CB0">
        <w:rPr>
          <w:lang w:val="pt"/>
        </w:rPr>
        <w:fldChar w:fldCharType="begin"/>
      </w:r>
      <w:r w:rsidR="00282B65" w:rsidRPr="00C04CB0">
        <w:rPr>
          <w:lang w:val="pt"/>
        </w:rPr>
        <w:instrText xml:space="preserve"> ADDIN ZOTERO_ITEM CSL_CITATION {"citationID":"reRc4HtZ","properties":{"formattedCitation":"(\\uc0\\u8220{}Blockchain.com Explorer | BTC | ETH | BCH\\uc0\\u8221{}, [s.d.])","plainCitation":"(“Blockchain.com Explorer | BTC | ETH | BCH”, [s.d.])","noteIndex":0},"citationItems":[{"id":1059,"uris":["http://zotero.org/users/3858567/items/GG9EFJD6"],"uri":["http://zotero.org/users/3858567/items/GG9EFJD6"],"itemData":{"id":1059,"type":"webpage","abstract":"The easiest and most trusted transaction search engine and block explorer.","language":"pt","title":"Blockchain.com Explorer | BTC | ETH | BCH","URL":"https://www.blockchain.com/explorer","accessed":{"date-parts":[["2021",8,9]]}}}],"schema":"https://github.com/citation-style-language/schema/raw/master/csl-citation.json"} </w:instrText>
      </w:r>
      <w:r w:rsidR="00282B65" w:rsidRPr="00C04CB0">
        <w:rPr>
          <w:lang w:val="pt"/>
        </w:rPr>
        <w:fldChar w:fldCharType="separate"/>
      </w:r>
      <w:r w:rsidR="00282B65" w:rsidRPr="00C04CB0">
        <w:rPr>
          <w:rFonts w:cs="Times New Roman"/>
          <w:szCs w:val="24"/>
        </w:rPr>
        <w:t>(“Blockchain.com Explorer | BTC | ETH | BCH”, [s.d.])</w:t>
      </w:r>
      <w:r w:rsidR="00282B65" w:rsidRPr="00C04CB0">
        <w:rPr>
          <w:lang w:val="pt"/>
        </w:rPr>
        <w:fldChar w:fldCharType="end"/>
      </w:r>
      <w:r w:rsidR="00AA59C5" w:rsidRPr="00C04CB0">
        <w:rPr>
          <w:lang w:val="pt"/>
        </w:rPr>
        <w:t>)</w:t>
      </w:r>
      <w:r w:rsidR="00AB43D1" w:rsidRPr="00C04CB0">
        <w:rPr>
          <w:lang w:val="pt"/>
        </w:rPr>
        <w:t xml:space="preserve">. A criptomoeda foi inventada em 2008 por uma pessoa desconhecida ou grupo de pessoas usando o nome </w:t>
      </w:r>
      <w:proofErr w:type="spellStart"/>
      <w:r w:rsidR="00AB43D1" w:rsidRPr="00C04CB0">
        <w:rPr>
          <w:lang w:val="pt"/>
        </w:rPr>
        <w:t>Satoshi</w:t>
      </w:r>
      <w:proofErr w:type="spellEnd"/>
      <w:r w:rsidR="00AB43D1" w:rsidRPr="00C04CB0">
        <w:rPr>
          <w:lang w:val="pt"/>
        </w:rPr>
        <w:t xml:space="preserve"> </w:t>
      </w:r>
      <w:proofErr w:type="spellStart"/>
      <w:r w:rsidR="00AB43D1" w:rsidRPr="00C04CB0">
        <w:rPr>
          <w:lang w:val="pt"/>
        </w:rPr>
        <w:t>Nakamoto</w:t>
      </w:r>
      <w:proofErr w:type="spellEnd"/>
      <w:r w:rsidR="005C3C1A" w:rsidRPr="00C04CB0">
        <w:t xml:space="preserve"> </w:t>
      </w:r>
      <w:r w:rsidR="005C3C1A" w:rsidRPr="00C04CB0">
        <w:rPr>
          <w:lang w:val="en-US"/>
        </w:rPr>
        <w:fldChar w:fldCharType="begin"/>
      </w:r>
      <w:r w:rsidR="00F174A6">
        <w:instrText xml:space="preserve"> ADDIN ZOTERO_ITEM CSL_CITATION {"citationID":"uE9ba80x","properties":{"formattedCitation":"(THE ECONOMIST, 2015)","plainCitation":"(THE ECONOMIST, 2015)","noteIndex":0},"citationItems":[{"id":1053,"uris":["http://zotero.org/users/3858567/items/QK6XCBNP"],"uri":["http://zotero.org/users/3858567/items/QK6XCBNP"],"itemData":{"id":1053,"type":"article-magazine","abstract":"Mr Nakamoto’s disappearance is at least as brilliant as the technology he created in 2008","container-title":"The Economist","ISSN":"0013-0613","source":"The Economist","title":"Who is Satoshi Nakamoto?","URL":"https://www.economist.com/the-economist-explains/2015/11/02/who-is-satoshi-nakamoto","author":[{"literal":"The Economist"}],"accessed":{"date-parts":[["2021",8,9]]},"issued":{"date-parts":[["2015",11,2]]}}}],"schema":"https://github.com/citation-style-language/schema/raw/master/csl-citation.json"} </w:instrText>
      </w:r>
      <w:r w:rsidR="005C3C1A" w:rsidRPr="00C04CB0">
        <w:rPr>
          <w:lang w:val="en-US"/>
        </w:rPr>
        <w:fldChar w:fldCharType="separate"/>
      </w:r>
      <w:r w:rsidR="00F174A6" w:rsidRPr="00F174A6">
        <w:rPr>
          <w:rFonts w:cs="Times New Roman"/>
        </w:rPr>
        <w:t>(THE ECONOMIST, 2015)</w:t>
      </w:r>
      <w:r w:rsidR="005C3C1A" w:rsidRPr="00C04CB0">
        <w:rPr>
          <w:lang w:val="en-US"/>
        </w:rPr>
        <w:fldChar w:fldCharType="end"/>
      </w:r>
      <w:r w:rsidR="0045134E" w:rsidRPr="00C04CB0">
        <w:t>.</w:t>
      </w:r>
    </w:p>
    <w:p w14:paraId="7BA84D32" w14:textId="7E934B7A" w:rsidR="001677F7" w:rsidRPr="00F174A6" w:rsidRDefault="00B05D7E" w:rsidP="00F174A6">
      <w:pPr>
        <w:pStyle w:val="Ttulo2"/>
      </w:pPr>
      <w:bookmarkStart w:id="5" w:name="_Toc79447183"/>
      <w:r w:rsidRPr="00F174A6">
        <w:t>Bloco</w:t>
      </w:r>
      <w:bookmarkEnd w:id="5"/>
    </w:p>
    <w:p w14:paraId="5AD02A6E" w14:textId="2F803CFB" w:rsidR="00B05D7E" w:rsidRDefault="000569C1" w:rsidP="00B05D7E">
      <w:r w:rsidRPr="00C04CB0">
        <w:rPr>
          <w:lang w:val="pt"/>
        </w:rPr>
        <w:t xml:space="preserve">Os blocos possuem lotes de transações válidas que são numeradas e codificadas em uma árvore </w:t>
      </w:r>
      <w:proofErr w:type="spellStart"/>
      <w:r w:rsidRPr="00C04CB0">
        <w:rPr>
          <w:lang w:val="pt"/>
        </w:rPr>
        <w:t>Merkle</w:t>
      </w:r>
      <w:proofErr w:type="spellEnd"/>
      <w:r w:rsidR="00EE08DB" w:rsidRPr="00C04CB0">
        <w:rPr>
          <w:lang w:val="pt"/>
        </w:rPr>
        <w:t xml:space="preserve"> </w:t>
      </w:r>
      <w:r w:rsidR="00EE08DB" w:rsidRPr="00C04CB0">
        <w:rPr>
          <w:lang w:val="pt"/>
        </w:rPr>
        <w:fldChar w:fldCharType="begin"/>
      </w:r>
      <w:r w:rsidR="00EE08DB" w:rsidRPr="00C04CB0">
        <w:rPr>
          <w:lang w:val="pt"/>
        </w:rPr>
        <w:instrText xml:space="preserve"> ADDIN ZOTERO_ITEM CSL_CITATION {"citationID":"3m6ZIIcR","properties":{"formattedCitation":"(\\uc0\\u8220{}Bitcoin\\uc0\\u8221{}, 2021)","plainCitation":"(“Bitcoin”, 2021)","noteIndex":0},"citationItems":[{"id":1045,"uris":["http://zotero.org/users/3858567/items/WCX6QSZ7"],"uri":["http://zotero.org/users/3858567/items/WCX6QSZ7"],"itemData":{"id":1045,"type":"entry-encyclopedia","abstract":"Bitcoin (₿) is a decentralized digital currency, without a central bank or single administrator, that can be sent from user to user on the peer-to-peer bitcoin network without the need for intermediaries. Transactions are verified by network nodes through cryptography and recorded in a public distributed ledger called a blockchain. The cryptocurrency was invented in 2008 by an unknown person or group of people using the name Satoshi Nakamoto. The currency began use in 2009 when its implementation was released as open-source software.Bitcoins are created as a reward for a process known as mining. They can be exchanged for other currencies, products, and services, but the real-world value of the coins is extremely volatile. Research produced by the University of Cambridge estimated that in 2017, there were 2.9 to 5.8 million unique users using a cryptocurrency wallet, most of them using bitcoin. Users choose to participate in the digital currency for a number of reasons: ideologies such as commitment to anarchism, decentralization and libertarianism; convenience; using the currency as an investment; and pseudonymity of transactions. Increased use has led to a desire among governments for regulation in order to tax, facilitate legal use in trade and for other reasons (such as investigations for money laundering and price manipulation).\nBitcoin has been criticized for its use in illegal transactions, the large amount of electricity (and thus carbon footprint) used by mining, price volatility, and thefts from exchanges. Some economists and commentators have characterized it as a speculative bubble at various times. Bitcoin has also been used as an investment, although several regulatory agencies have issued investor alerts about bitcoin.The word bitcoin was defined in a white paper published on 31 October 2008. It is a compound of the words bit and coin. No uniform convention for bitcoin capitalization exists; some sources use Bitcoin, capitalized, to refer to the technology and network and bitcoin, lowercase, for the unit of account. The Wall Street Journal, The Chronicle of Higher Education, and the Oxford English Dictionary advocate the use of lowercase bitcoin in all cases.","container-title":"Wikipedia","language":"en","note":"Page Version ID: 1037907600","source":"Wikipedia","title":"Bitcoin","URL":"https://en.wikipedia.org/w/index.php?title=Bitcoin&amp;oldid=1037907600","accessed":{"date-parts":[["2021",8,9]]},"issued":{"date-parts":[["2021",8,9]]}}}],"schema":"https://github.com/citation-style-language/schema/raw/master/csl-citation.json"} </w:instrText>
      </w:r>
      <w:r w:rsidR="00EE08DB" w:rsidRPr="00C04CB0">
        <w:rPr>
          <w:lang w:val="pt"/>
        </w:rPr>
        <w:fldChar w:fldCharType="separate"/>
      </w:r>
      <w:r w:rsidR="00EE08DB" w:rsidRPr="00C04CB0">
        <w:rPr>
          <w:rFonts w:cs="Times New Roman"/>
          <w:szCs w:val="24"/>
        </w:rPr>
        <w:t>(“Bitcoin”, 2021)</w:t>
      </w:r>
      <w:r w:rsidR="00EE08DB" w:rsidRPr="00C04CB0">
        <w:rPr>
          <w:lang w:val="pt"/>
        </w:rPr>
        <w:fldChar w:fldCharType="end"/>
      </w:r>
      <w:r w:rsidRPr="00C04CB0">
        <w:rPr>
          <w:lang w:val="pt"/>
        </w:rPr>
        <w:t xml:space="preserve">. Cada bloco inclui o </w:t>
      </w:r>
      <w:proofErr w:type="spellStart"/>
      <w:r w:rsidRPr="00C04CB0">
        <w:rPr>
          <w:lang w:val="pt"/>
        </w:rPr>
        <w:t>hash</w:t>
      </w:r>
      <w:proofErr w:type="spellEnd"/>
      <w:r w:rsidRPr="00C04CB0">
        <w:rPr>
          <w:lang w:val="pt"/>
        </w:rPr>
        <w:t xml:space="preserve"> criptográfico do bloco anterior na </w:t>
      </w:r>
      <w:proofErr w:type="spellStart"/>
      <w:r w:rsidRPr="00C04CB0">
        <w:rPr>
          <w:lang w:val="pt"/>
        </w:rPr>
        <w:t>blockchain</w:t>
      </w:r>
      <w:proofErr w:type="spellEnd"/>
      <w:r w:rsidRPr="00C04CB0">
        <w:rPr>
          <w:lang w:val="pt"/>
        </w:rPr>
        <w:t>, ligando os dois</w:t>
      </w:r>
      <w:r w:rsidR="00EE08DB" w:rsidRPr="00C04CB0">
        <w:rPr>
          <w:lang w:val="pt"/>
        </w:rPr>
        <w:t xml:space="preserve"> (uma lista encadeada)</w:t>
      </w:r>
      <w:r w:rsidRPr="00C04CB0">
        <w:rPr>
          <w:lang w:val="pt"/>
        </w:rPr>
        <w:t>. Este processo iterativo confirma a integridade do bloco anterior, até o bloco inicial, que é conhecido como o bloco de gênese</w:t>
      </w:r>
      <w:r w:rsidR="00967A93" w:rsidRPr="00C04CB0">
        <w:rPr>
          <w:lang w:val="pt"/>
        </w:rPr>
        <w:t xml:space="preserve"> (Aqui não </w:t>
      </w:r>
      <w:proofErr w:type="spellStart"/>
      <w:r w:rsidR="00967A93" w:rsidRPr="00C04CB0">
        <w:rPr>
          <w:lang w:val="pt"/>
        </w:rPr>
        <w:t>sera</w:t>
      </w:r>
      <w:proofErr w:type="spellEnd"/>
      <w:r w:rsidR="00967A93" w:rsidRPr="00C04CB0">
        <w:rPr>
          <w:lang w:val="pt"/>
        </w:rPr>
        <w:t xml:space="preserve"> tratado da solução do problema que seriam ser criados dois blocos </w:t>
      </w:r>
      <w:proofErr w:type="spellStart"/>
      <w:r w:rsidR="00967A93" w:rsidRPr="00C04CB0">
        <w:rPr>
          <w:lang w:val="pt"/>
        </w:rPr>
        <w:t>simultaneos</w:t>
      </w:r>
      <w:proofErr w:type="spellEnd"/>
      <w:r w:rsidR="00967A93" w:rsidRPr="00C04CB0">
        <w:rPr>
          <w:lang w:val="pt"/>
        </w:rPr>
        <w:t xml:space="preserve"> permitindo o gasto duplo. </w:t>
      </w:r>
      <w:r w:rsidR="00967A93" w:rsidRPr="008B0A6D">
        <w:t xml:space="preserve">Para </w:t>
      </w:r>
      <w:r w:rsidR="00B0181E" w:rsidRPr="008B0A6D">
        <w:t>estudo</w:t>
      </w:r>
      <w:r w:rsidR="00967A93" w:rsidRPr="008B0A6D">
        <w:t>, ver fontes adicionais)</w:t>
      </w:r>
    </w:p>
    <w:p w14:paraId="5254049F" w14:textId="4FF74E11" w:rsidR="00772F7D" w:rsidRDefault="008B0A6D" w:rsidP="008B0A6D">
      <w:pPr>
        <w:rPr>
          <w:lang w:val="pt"/>
        </w:rPr>
      </w:pPr>
      <w:bookmarkStart w:id="6" w:name="_Toc79447159"/>
      <w:r>
        <w:lastRenderedPageBreak/>
        <w:t xml:space="preserve">Figura </w:t>
      </w:r>
      <w:fldSimple w:instr=" SEQ Figura \* ARABIC ">
        <w:r>
          <w:rPr>
            <w:noProof/>
          </w:rPr>
          <w:t>2</w:t>
        </w:r>
      </w:fldSimple>
      <w:r>
        <w:t xml:space="preserve">: </w:t>
      </w:r>
      <w:r>
        <w:rPr>
          <w:lang w:val="pt"/>
        </w:rPr>
        <w:t xml:space="preserve">Uma representação de </w:t>
      </w:r>
      <w:proofErr w:type="spellStart"/>
      <w:r w:rsidRPr="008B0A6D">
        <w:rPr>
          <w:i/>
          <w:iCs/>
          <w:lang w:val="pt"/>
        </w:rPr>
        <w:t>blockchain</w:t>
      </w:r>
      <w:proofErr w:type="spellEnd"/>
      <w:r>
        <w:rPr>
          <w:lang w:val="pt"/>
        </w:rPr>
        <w:t xml:space="preserve">. </w:t>
      </w:r>
      <w:r w:rsidR="00772F7D" w:rsidRPr="00C04CB0">
        <w:rPr>
          <w:lang w:val="pt"/>
        </w:rPr>
        <w:t xml:space="preserve">A </w:t>
      </w:r>
      <w:proofErr w:type="spellStart"/>
      <w:proofErr w:type="gramStart"/>
      <w:r>
        <w:rPr>
          <w:lang w:val="pt"/>
        </w:rPr>
        <w:t>sequencia</w:t>
      </w:r>
      <w:proofErr w:type="spellEnd"/>
      <w:proofErr w:type="gramEnd"/>
      <w:r w:rsidR="00772F7D" w:rsidRPr="00C04CB0">
        <w:rPr>
          <w:lang w:val="pt"/>
        </w:rPr>
        <w:t xml:space="preserve"> principal (preta) consiste na maior série de blocos do bloco gênese (verde) até o bloco atual. Blocos órfãos (roxo) existem fora da cadeia principal</w:t>
      </w:r>
      <w:bookmarkEnd w:id="6"/>
      <w:r>
        <w:rPr>
          <w:lang w:val="pt"/>
        </w:rPr>
        <w:t xml:space="preserve"> (no caso do bitcoin (e outras moedas), são ignorados ao iniciar um bloco novo).</w:t>
      </w:r>
    </w:p>
    <w:p w14:paraId="7294D248" w14:textId="77777777" w:rsidR="00772F7D" w:rsidRPr="008B0A6D" w:rsidRDefault="00772F7D" w:rsidP="00B05D7E"/>
    <w:p w14:paraId="7E0BAF1B" w14:textId="12B8EEFF" w:rsidR="003C1F2B" w:rsidRPr="00C04CB0" w:rsidRDefault="003C1F2B" w:rsidP="00B05D7E">
      <w:pPr>
        <w:rPr>
          <w:lang w:val="en-US"/>
        </w:rPr>
      </w:pPr>
      <w:r w:rsidRPr="00C04CB0">
        <w:rPr>
          <w:noProof/>
          <w:lang w:val="en-US"/>
        </w:rPr>
        <w:drawing>
          <wp:inline distT="0" distB="0" distL="0" distR="0" wp14:anchorId="3658021E" wp14:editId="03A3B3A1">
            <wp:extent cx="1667108" cy="4515480"/>
            <wp:effectExtent l="4763" t="0" r="0" b="0"/>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10"/>
                    <a:stretch>
                      <a:fillRect/>
                    </a:stretch>
                  </pic:blipFill>
                  <pic:spPr>
                    <a:xfrm rot="5400000">
                      <a:off x="0" y="0"/>
                      <a:ext cx="1667108" cy="4515480"/>
                    </a:xfrm>
                    <a:prstGeom prst="rect">
                      <a:avLst/>
                    </a:prstGeom>
                  </pic:spPr>
                </pic:pic>
              </a:graphicData>
            </a:graphic>
          </wp:inline>
        </w:drawing>
      </w:r>
    </w:p>
    <w:p w14:paraId="141A37B7" w14:textId="3166C445" w:rsidR="00464F54" w:rsidRPr="00C04CB0" w:rsidRDefault="00772F7D" w:rsidP="00772F7D">
      <w:pPr>
        <w:pStyle w:val="Subttulo"/>
        <w:rPr>
          <w:lang w:val="en-US"/>
        </w:rPr>
      </w:pPr>
      <w:r>
        <w:rPr>
          <w:lang w:val="pt"/>
        </w:rPr>
        <w:t>Fonte:</w:t>
      </w:r>
      <w:r w:rsidR="00464F54" w:rsidRPr="00C04CB0">
        <w:rPr>
          <w:lang w:val="pt"/>
        </w:rPr>
        <w:t xml:space="preserve"> </w:t>
      </w:r>
      <w:r w:rsidR="00464F54" w:rsidRPr="00C04CB0">
        <w:rPr>
          <w:lang w:val="pt"/>
        </w:rPr>
        <w:fldChar w:fldCharType="begin"/>
      </w:r>
      <w:r w:rsidR="00464F54" w:rsidRPr="00C04CB0">
        <w:rPr>
          <w:lang w:val="pt"/>
        </w:rPr>
        <w:instrText xml:space="preserve"> ADDIN ZOTERO_ITEM CSL_CITATION {"citationID":"vFtzEbWX","properties":{"formattedCitation":"(\\uc0\\u8220{}Blockchain\\uc0\\u8221{}, 2021)","plainCitation":"(“Blockchain”, 2021)","noteIndex":0},"citationItems":[{"id":1041,"uris":["http://zotero.org/users/3858567/items/LSXNRKHE"],"uri":["http://zotero.org/users/3858567/items/LSXNRKHE"],"itemData":{"id":1041,"type":"entry-encyclopedia","abstract":"A blockchain is a growing list of records, called blocks, that are linked together using cryptography. Each block contains a cryptographic hash of the previous block, a timestamp, and transaction data (generally represented as a Merkle tree). The timestamp proves that the transaction data existed when the block was published in order to get into its hash. As blocks each contain information about the block previous to it, they form a chain, with each additional block reinforcing the ones before it. Therefore, blockchains are resistant to modification of their data because once recorded, the data in any given block cannot be altered retroactively without altering all subsequent blocks.\nBlockchains are typically managed by a peer-to-peer network for use as a publicly distributed ledger, where nodes collectively adhere to a protocol to communicate and validate new blocks. Although blockchain records are not unalterable as forks are possible, blockchains may be considered secure by design and exemplify a distributed computing system with high Byzantine fault tolerance.The blockchain was invented by a person (or group of people) using the name Satoshi Nakamoto in 2008 to serve as the public transaction ledger of the cryptocurrency bitcoin. The identity of Satoshi Nakamoto remains unknown to date. The invention of the blockchain for bitcoin made it the first digital currency to solve the double-spending problem without the need of a trusted authority or central server. The bitcoin design has inspired other applications and blockchains that are readable by the public and are widely used by cryptocurrencies. The blockchain is considered a type of payment rail. Private blockchains have been proposed for business use but Computerworld called the marketing of such privatized blockchains without a proper security model \"snake oil\". However, others have argued that permissioned blockchains, if carefully designed, may be more decentralized and therefore more secure in practice than permissionless ones.","container-title":"Wikipedia","language":"en","note":"Page Version ID: 1037259810","source":"Wikipedia","title":"Blockchain","URL":"https://en.wikipedia.org/w/index.php?title=Blockchain&amp;oldid=1037259810","accessed":{"date-parts":[["2021",8,9]]},"issued":{"date-parts":[["2021",8,5]]}}}],"schema":"https://github.com/citation-style-language/schema/raw/master/csl-citation.json"} </w:instrText>
      </w:r>
      <w:r w:rsidR="00464F54" w:rsidRPr="00C04CB0">
        <w:rPr>
          <w:lang w:val="pt"/>
        </w:rPr>
        <w:fldChar w:fldCharType="separate"/>
      </w:r>
      <w:r w:rsidR="00464F54" w:rsidRPr="00C04CB0">
        <w:rPr>
          <w:rFonts w:cs="Times New Roman"/>
          <w:szCs w:val="24"/>
        </w:rPr>
        <w:t>(“Blockchain”, 2021)</w:t>
      </w:r>
      <w:r w:rsidR="00464F54" w:rsidRPr="00C04CB0">
        <w:rPr>
          <w:lang w:val="pt"/>
        </w:rPr>
        <w:fldChar w:fldCharType="end"/>
      </w:r>
    </w:p>
    <w:p w14:paraId="214AC064" w14:textId="59BECD20" w:rsidR="00AB43D1" w:rsidRPr="00C04CB0" w:rsidRDefault="001677F7" w:rsidP="00F174A6">
      <w:pPr>
        <w:pStyle w:val="Ttulo2"/>
        <w:rPr>
          <w:lang w:val="en-US"/>
        </w:rPr>
      </w:pPr>
      <w:bookmarkStart w:id="7" w:name="_Toc79447184"/>
      <w:proofErr w:type="spellStart"/>
      <w:r w:rsidRPr="00F174A6">
        <w:rPr>
          <w:i/>
          <w:iCs/>
        </w:rPr>
        <w:t>Hash</w:t>
      </w:r>
      <w:proofErr w:type="spellEnd"/>
      <w:r w:rsidR="00AB43D1" w:rsidRPr="00C04CB0">
        <w:t xml:space="preserve"> e mineradores</w:t>
      </w:r>
      <w:bookmarkEnd w:id="7"/>
    </w:p>
    <w:p w14:paraId="3FFE24F4" w14:textId="174FCFD3" w:rsidR="00047DCD" w:rsidRPr="00C04CB0" w:rsidRDefault="00B0181E" w:rsidP="00F340C8">
      <w:pPr>
        <w:rPr>
          <w:lang w:val="pt"/>
        </w:rPr>
      </w:pPr>
      <w:r w:rsidRPr="00C04CB0">
        <w:rPr>
          <w:lang w:val="pt"/>
        </w:rPr>
        <w:t>Bitcoins são criados por mineração, que consiste no agrupamento de transa</w:t>
      </w:r>
      <w:proofErr w:type="spellStart"/>
      <w:r w:rsidRPr="00C04CB0">
        <w:t>ções</w:t>
      </w:r>
      <w:proofErr w:type="spellEnd"/>
      <w:r w:rsidRPr="00C04CB0">
        <w:t xml:space="preserve"> validadas em um bloco e a inserção desse na maior </w:t>
      </w:r>
      <w:r w:rsidR="008B2FD3" w:rsidRPr="00C04CB0">
        <w:t>cadeia ativa da cadeia (</w:t>
      </w:r>
      <w:r w:rsidR="00047DCD" w:rsidRPr="00C04CB0">
        <w:t>resumidamente, isso que impede o gasto duplo</w:t>
      </w:r>
      <w:r w:rsidR="008B2FD3" w:rsidRPr="00C04CB0">
        <w:t>)</w:t>
      </w:r>
      <w:r w:rsidRPr="00C04CB0">
        <w:rPr>
          <w:lang w:val="pt"/>
        </w:rPr>
        <w:t xml:space="preserve">. </w:t>
      </w:r>
      <w:r w:rsidR="00047DCD" w:rsidRPr="00C04CB0">
        <w:rPr>
          <w:lang w:val="pt"/>
        </w:rPr>
        <w:t xml:space="preserve">Cada nó tem uma cópia do </w:t>
      </w:r>
      <w:proofErr w:type="spellStart"/>
      <w:r w:rsidR="00047DCD" w:rsidRPr="00772F7D">
        <w:rPr>
          <w:i/>
          <w:iCs/>
          <w:lang w:val="pt"/>
        </w:rPr>
        <w:t>blockchain</w:t>
      </w:r>
      <w:proofErr w:type="spellEnd"/>
      <w:r w:rsidR="00F340C8" w:rsidRPr="00C04CB0">
        <w:rPr>
          <w:lang w:val="pt"/>
        </w:rPr>
        <w:t xml:space="preserve"> (hoje chegando a algumas </w:t>
      </w:r>
      <w:r w:rsidR="00772F7D" w:rsidRPr="00C04CB0">
        <w:rPr>
          <w:lang w:val="pt"/>
        </w:rPr>
        <w:t>centenas</w:t>
      </w:r>
      <w:r w:rsidR="00F340C8" w:rsidRPr="00C04CB0">
        <w:rPr>
          <w:lang w:val="pt"/>
        </w:rPr>
        <w:t xml:space="preserve"> de </w:t>
      </w:r>
      <w:proofErr w:type="spellStart"/>
      <w:r w:rsidR="00F340C8" w:rsidRPr="00C04CB0">
        <w:rPr>
          <w:lang w:val="pt"/>
        </w:rPr>
        <w:t>GBs</w:t>
      </w:r>
      <w:proofErr w:type="spellEnd"/>
      <w:r w:rsidR="00F340C8" w:rsidRPr="00C04CB0">
        <w:rPr>
          <w:lang w:val="pt"/>
        </w:rPr>
        <w:t>)</w:t>
      </w:r>
      <w:r w:rsidR="00047DCD" w:rsidRPr="00C04CB0">
        <w:rPr>
          <w:lang w:val="pt"/>
        </w:rPr>
        <w:t xml:space="preserve">. </w:t>
      </w:r>
      <w:r w:rsidR="00F340C8" w:rsidRPr="00C04CB0">
        <w:rPr>
          <w:lang w:val="pt"/>
        </w:rPr>
        <w:t xml:space="preserve">Vale ressaltar aqui a semelhança ao protocolo </w:t>
      </w:r>
      <w:r w:rsidR="00CC390C" w:rsidRPr="00C04CB0">
        <w:rPr>
          <w:lang w:val="pt"/>
        </w:rPr>
        <w:t xml:space="preserve">BitTorrent. </w:t>
      </w:r>
      <w:r w:rsidR="00772F7D">
        <w:rPr>
          <w:lang w:val="pt"/>
        </w:rPr>
        <w:t>G</w:t>
      </w:r>
      <w:r w:rsidR="00772F7D" w:rsidRPr="00C04CB0">
        <w:rPr>
          <w:lang w:val="pt"/>
        </w:rPr>
        <w:t>rosso modo</w:t>
      </w:r>
      <w:r w:rsidR="00CC390C" w:rsidRPr="00C04CB0">
        <w:rPr>
          <w:lang w:val="pt"/>
        </w:rPr>
        <w:t xml:space="preserve">, uma </w:t>
      </w:r>
      <w:proofErr w:type="spellStart"/>
      <w:r w:rsidR="00CC390C" w:rsidRPr="00C04CB0">
        <w:rPr>
          <w:lang w:val="pt"/>
        </w:rPr>
        <w:t>blockchain</w:t>
      </w:r>
      <w:proofErr w:type="spellEnd"/>
      <w:r w:rsidR="00CC390C" w:rsidRPr="00C04CB0">
        <w:rPr>
          <w:lang w:val="pt"/>
        </w:rPr>
        <w:t xml:space="preserve"> seria um “</w:t>
      </w:r>
      <w:proofErr w:type="spellStart"/>
      <w:r w:rsidR="00CC390C" w:rsidRPr="00C04CB0">
        <w:rPr>
          <w:lang w:val="pt"/>
        </w:rPr>
        <w:t>torrent</w:t>
      </w:r>
      <w:proofErr w:type="spellEnd"/>
      <w:r w:rsidR="00CC390C" w:rsidRPr="00C04CB0">
        <w:rPr>
          <w:lang w:val="pt"/>
        </w:rPr>
        <w:t xml:space="preserve">” em constante construção. </w:t>
      </w:r>
      <w:r w:rsidR="00047DCD" w:rsidRPr="00C04CB0">
        <w:rPr>
          <w:lang w:val="pt"/>
        </w:rPr>
        <w:t>Nenhuma cópia "oficial" centralizada existe e nenhum usuário é "confiável" mais do que qualquer outro</w:t>
      </w:r>
      <w:r w:rsidR="00CA40E7" w:rsidRPr="00C04CB0">
        <w:rPr>
          <w:lang w:val="pt"/>
        </w:rPr>
        <w:t xml:space="preserve">, com todo o sistema funcionando por um gigante sistema de </w:t>
      </w:r>
      <w:r w:rsidR="00772F7D" w:rsidRPr="00C04CB0">
        <w:rPr>
          <w:lang w:val="pt"/>
        </w:rPr>
        <w:t>consenso</w:t>
      </w:r>
      <w:r w:rsidR="00047DCD" w:rsidRPr="00C04CB0">
        <w:rPr>
          <w:lang w:val="pt"/>
        </w:rPr>
        <w:t>.</w:t>
      </w:r>
    </w:p>
    <w:p w14:paraId="30B135C7" w14:textId="77777777" w:rsidR="001C22E8" w:rsidRPr="008B0A6D" w:rsidRDefault="001C22E8" w:rsidP="00250281">
      <w:pPr>
        <w:pStyle w:val="SemEspaamento"/>
        <w:rPr>
          <w:rFonts w:ascii="Courier New" w:hAnsi="Courier New" w:cs="Courier New"/>
        </w:rPr>
      </w:pPr>
    </w:p>
    <w:p w14:paraId="4FCBFCF4" w14:textId="5BC6E09A" w:rsidR="00DA2396" w:rsidRPr="00C04CB0" w:rsidRDefault="00DA2396" w:rsidP="001C22E8">
      <w:pPr>
        <w:pStyle w:val="Ttulo1"/>
        <w:rPr>
          <w:color w:val="auto"/>
        </w:rPr>
      </w:pPr>
      <w:bookmarkStart w:id="8" w:name="_Toc79447185"/>
      <w:r w:rsidRPr="00C04CB0">
        <w:rPr>
          <w:color w:val="auto"/>
        </w:rPr>
        <w:t>Seu uso e a web</w:t>
      </w:r>
      <w:bookmarkEnd w:id="8"/>
    </w:p>
    <w:p w14:paraId="2EF8B6AF" w14:textId="686CDA4A" w:rsidR="00AD2110" w:rsidRPr="00C04CB0" w:rsidRDefault="00DA2396" w:rsidP="00AD2110">
      <w:r w:rsidRPr="00C04CB0">
        <w:t xml:space="preserve">O uso de </w:t>
      </w:r>
      <w:proofErr w:type="spellStart"/>
      <w:r w:rsidRPr="003D7A74">
        <w:rPr>
          <w:i/>
          <w:iCs/>
        </w:rPr>
        <w:t>blockchain</w:t>
      </w:r>
      <w:r w:rsidR="003D7A74" w:rsidRPr="003D7A74">
        <w:rPr>
          <w:i/>
          <w:iCs/>
        </w:rPr>
        <w:t>s</w:t>
      </w:r>
      <w:proofErr w:type="spellEnd"/>
      <w:r w:rsidRPr="00C04CB0">
        <w:t xml:space="preserve"> se recentemente foi extremamente disseminado através de tecnologias web</w:t>
      </w:r>
      <w:r w:rsidR="00697068" w:rsidRPr="00C04CB0">
        <w:t xml:space="preserve">. </w:t>
      </w:r>
      <w:r w:rsidR="00DD0C01" w:rsidRPr="00C04CB0">
        <w:t xml:space="preserve">Antigamente relegados ao uso de programas </w:t>
      </w:r>
      <w:r w:rsidR="00E67A54" w:rsidRPr="00C04CB0">
        <w:t>pouco atraentes para o usuário menos técnico</w:t>
      </w:r>
      <w:r w:rsidR="00DD0C01" w:rsidRPr="00C04CB0">
        <w:t xml:space="preserve"> hoje em dia o uso dessa tecnologia pode ser acessado através de sites</w:t>
      </w:r>
      <w:r w:rsidR="00E67A54" w:rsidRPr="00C04CB0">
        <w:t xml:space="preserve"> e foi extremamente facilitados por intermediários como corretoras (</w:t>
      </w:r>
      <w:r w:rsidR="00026200" w:rsidRPr="00C04CB0">
        <w:t xml:space="preserve">para mais detalhes da </w:t>
      </w:r>
      <w:proofErr w:type="spellStart"/>
      <w:r w:rsidR="00026200" w:rsidRPr="00C04CB0">
        <w:t>historia</w:t>
      </w:r>
      <w:proofErr w:type="spellEnd"/>
      <w:r w:rsidR="00026200" w:rsidRPr="00C04CB0">
        <w:t xml:space="preserve"> do bitcoin, ver sessão </w:t>
      </w:r>
      <w:r w:rsidR="00026200" w:rsidRPr="00C04CB0">
        <w:lastRenderedPageBreak/>
        <w:t>de links adicionais</w:t>
      </w:r>
      <w:proofErr w:type="gramStart"/>
      <w:r w:rsidR="00026200" w:rsidRPr="00C04CB0">
        <w:t xml:space="preserve">) </w:t>
      </w:r>
      <w:r w:rsidR="00697068" w:rsidRPr="00C04CB0">
        <w:t>.</w:t>
      </w:r>
      <w:proofErr w:type="gramEnd"/>
      <w:r w:rsidR="00697068" w:rsidRPr="00C04CB0">
        <w:t xml:space="preserve"> Hoje em dia </w:t>
      </w:r>
      <w:r w:rsidR="00A90824" w:rsidRPr="00C04CB0">
        <w:t>está se tornando comum</w:t>
      </w:r>
      <w:r w:rsidR="00026200" w:rsidRPr="00C04CB0">
        <w:t xml:space="preserve"> uma pessoa “investir” em bitcoins ou se </w:t>
      </w:r>
      <w:r w:rsidR="003D7A74" w:rsidRPr="00C04CB0">
        <w:t>envolver</w:t>
      </w:r>
      <w:r w:rsidR="00026200" w:rsidRPr="00C04CB0">
        <w:t xml:space="preserve"> com </w:t>
      </w:r>
      <w:proofErr w:type="spellStart"/>
      <w:r w:rsidR="00026200" w:rsidRPr="003D7A74">
        <w:rPr>
          <w:i/>
          <w:iCs/>
        </w:rPr>
        <w:t>NFTs</w:t>
      </w:r>
      <w:proofErr w:type="spellEnd"/>
      <w:r w:rsidR="00026200" w:rsidRPr="00C04CB0">
        <w:t xml:space="preserve"> </w:t>
      </w:r>
      <w:r w:rsidR="003D7A74">
        <w:t>(</w:t>
      </w:r>
      <w:r w:rsidR="003D7A74" w:rsidRPr="003D7A74">
        <w:rPr>
          <w:i/>
          <w:iCs/>
        </w:rPr>
        <w:t xml:space="preserve">Non </w:t>
      </w:r>
      <w:proofErr w:type="spellStart"/>
      <w:r w:rsidR="003D7A74" w:rsidRPr="003D7A74">
        <w:rPr>
          <w:i/>
          <w:iCs/>
        </w:rPr>
        <w:t>Fungible</w:t>
      </w:r>
      <w:proofErr w:type="spellEnd"/>
      <w:r w:rsidR="003D7A74" w:rsidRPr="003D7A74">
        <w:rPr>
          <w:i/>
          <w:iCs/>
        </w:rPr>
        <w:t xml:space="preserve"> Tokens</w:t>
      </w:r>
      <w:r w:rsidR="003D7A74">
        <w:t xml:space="preserve">) </w:t>
      </w:r>
      <w:r w:rsidR="00026200" w:rsidRPr="00C04CB0">
        <w:t xml:space="preserve">ou outras tecnologias que usem </w:t>
      </w:r>
      <w:proofErr w:type="spellStart"/>
      <w:r w:rsidR="00026200" w:rsidRPr="003D7A74">
        <w:rPr>
          <w:i/>
          <w:iCs/>
        </w:rPr>
        <w:t>blockchains</w:t>
      </w:r>
      <w:proofErr w:type="spellEnd"/>
      <w:r w:rsidR="00026200" w:rsidRPr="00C04CB0">
        <w:t>.</w:t>
      </w:r>
      <w:r w:rsidR="001E3DBC" w:rsidRPr="00C04CB0">
        <w:t xml:space="preserve"> </w:t>
      </w:r>
      <w:r w:rsidR="00F24F63" w:rsidRPr="00C04CB0">
        <w:t xml:space="preserve">Há usos fora o das criptomoedas como </w:t>
      </w:r>
      <w:r w:rsidR="00751A9A" w:rsidRPr="00C04CB0">
        <w:t xml:space="preserve">games </w:t>
      </w:r>
      <w:r w:rsidR="00751A9A" w:rsidRPr="00C04CB0">
        <w:fldChar w:fldCharType="begin"/>
      </w:r>
      <w:r w:rsidR="00DD4411">
        <w:instrText xml:space="preserve"> ADDIN ZOTERO_ITEM CSL_CITATION {"citationID":"6X9nWtoA","properties":{"formattedCitation":"(COIN BUREAU, 2021)","plainCitation":"(COIN BUREAU, 2021)","noteIndex":0},"citationItems":[{"id":1061,"uris":["http://zotero.org/users/3858567/items/QN2VTNN3"],"uri":["http://zotero.org/users/3858567/items/QN2VTNN3"],"itemData":{"id":1061,"type":"post-weblog","abstract":"We take a look at 10 of the best blockchain games out there and compare them side by side.","container-title":"Coin Bureau","language":"en","title":"Top 10 BEST Blockchain Games: Complete Overview!!","title-short":"Top 10 BEST Blockchain Games","URL":"https://www.coinbureau.com/analysis/best-blockchain-games/","author":[{"literal":"Coin Bureau"}],"accessed":{"date-parts":[["2021",8,9]]},"issued":{"date-parts":[["2021",2,11]]}}}],"schema":"https://github.com/citation-style-language/schema/raw/master/csl-citation.json"} </w:instrText>
      </w:r>
      <w:r w:rsidR="00751A9A" w:rsidRPr="00C04CB0">
        <w:fldChar w:fldCharType="separate"/>
      </w:r>
      <w:r w:rsidR="00DD4411" w:rsidRPr="00DD4411">
        <w:rPr>
          <w:rFonts w:cs="Times New Roman"/>
        </w:rPr>
        <w:t>(COIN BUREAU, 2021)</w:t>
      </w:r>
      <w:r w:rsidR="00751A9A" w:rsidRPr="00C04CB0">
        <w:fldChar w:fldCharType="end"/>
      </w:r>
      <w:r w:rsidR="00B73A27" w:rsidRPr="00C04CB0">
        <w:t xml:space="preserve"> e </w:t>
      </w:r>
      <w:r w:rsidR="00AD2110" w:rsidRPr="00C04CB0">
        <w:t xml:space="preserve">alternativas para </w:t>
      </w:r>
      <w:r w:rsidR="00FE24CC" w:rsidRPr="00C04CB0">
        <w:t xml:space="preserve">o Youtube por exemplo </w:t>
      </w:r>
      <w:r w:rsidR="00AD2110" w:rsidRPr="00C04CB0">
        <w:fldChar w:fldCharType="begin"/>
      </w:r>
      <w:r w:rsidR="00AD2110" w:rsidRPr="00C04CB0">
        <w:instrText xml:space="preserve"> ADDIN ZOTERO_ITEM CSL_CITATION {"citationID":"tIakkSFR","properties":{"formattedCitation":"(CAMPBELL, 2019)","plainCitation":"(CAMPBELL, 2019)","noteIndex":0},"citationItems":[{"id":1063,"uris":["http://zotero.org/users/3858567/items/</w:instrText>
      </w:r>
      <w:r w:rsidR="00AD2110" w:rsidRPr="00DD4411">
        <w:instrText xml:space="preserve">EV3VWXLM"],"uri":["http://zotero.org/users/3858567/items/EV3VWXLM"],"itemData":{"id":1063,"type":"post-weblog","abstract":"By Ade M. Campbell on Ade’s (Crypto) Press","container-title":"Ade’s [Crypto] Press","language":"en","title":"7+ Blockchain-Based Alternatives To Youtube","URL":"https://medium.com/ades-crypto-press/7-blockchain-based-alternatives-to-youtube-87143a6852eb","author":[{"family":"Campbell","given":"Ade M."}],"accessed":{"date-parts":[["2021",8,9]]},"issued":{"date-parts":[["2019",11,13]]}}}],"schema":"https://github.com/citation-style-language/schema/raw/master/csl-citation.json"} </w:instrText>
      </w:r>
      <w:r w:rsidR="00AD2110" w:rsidRPr="00C04CB0">
        <w:fldChar w:fldCharType="separate"/>
      </w:r>
      <w:r w:rsidR="00AD2110" w:rsidRPr="00DD4411">
        <w:rPr>
          <w:rFonts w:cs="Times New Roman"/>
        </w:rPr>
        <w:t>(CAMPBELL, 2019)</w:t>
      </w:r>
      <w:r w:rsidR="00AD2110" w:rsidRPr="00C04CB0">
        <w:fldChar w:fldCharType="end"/>
      </w:r>
      <w:r w:rsidR="00AD2110" w:rsidRPr="00DD4411">
        <w:t xml:space="preserve"> </w:t>
      </w:r>
      <w:r w:rsidR="00FE24CC" w:rsidRPr="00DD4411">
        <w:t xml:space="preserve">e </w:t>
      </w:r>
      <w:r w:rsidR="00AD2110" w:rsidRPr="00DD4411">
        <w:t xml:space="preserve"> contratos inteligentes</w:t>
      </w:r>
      <w:r w:rsidR="00E2023B" w:rsidRPr="00DD4411">
        <w:t xml:space="preserve"> </w:t>
      </w:r>
      <w:r w:rsidR="00E2023B" w:rsidRPr="00C04CB0">
        <w:fldChar w:fldCharType="begin"/>
      </w:r>
      <w:r w:rsidR="00DD4411" w:rsidRPr="00DD4411">
        <w:instrText xml:space="preserve"> ADDIN ZOTERO_ITEM CSL_CITATION {"citationID":"ATW8NzIv","properties":{"formattedCitation":"(IBM, 2018)","plainCitation":"(IBM, 2018)","noteIndex":0},"citationItems":[{"id":1065,"uris":["http://zotero.org/users/3858567/items/XMA7H4ZV"],"uri":["http://zotero.org/users/3858567/items/XMA7H4ZV"],"itemData":{"id":1065,"type":"webpage","abstract":"Learn about smart contracts and how a blockchain network can automatically execute a contract when predetermined terms and conditions are met","language":"en-us","title":"What are smart contracts on blockchain?","URL":"https://www.ibm.com/top</w:instrText>
      </w:r>
      <w:r w:rsidR="00DD4411">
        <w:rPr>
          <w:lang w:val="en-US"/>
        </w:rPr>
        <w:instrText xml:space="preserve">ics/smart-contracts","author":[{"family":"IBM","given":""}],"accessed":{"date-parts":[["2021",8,9]]},"issued":{"date-parts":[["2018"]]}}}],"schema":"https://github.com/citation-style-language/schema/raw/master/csl-citation.json"} </w:instrText>
      </w:r>
      <w:r w:rsidR="00E2023B" w:rsidRPr="00C04CB0">
        <w:fldChar w:fldCharType="separate"/>
      </w:r>
      <w:r w:rsidR="00DD4411" w:rsidRPr="00DD4411">
        <w:rPr>
          <w:rFonts w:cs="Times New Roman"/>
          <w:lang w:val="en-US"/>
        </w:rPr>
        <w:t>(IBM, 2018)</w:t>
      </w:r>
      <w:r w:rsidR="00E2023B" w:rsidRPr="00C04CB0">
        <w:fldChar w:fldCharType="end"/>
      </w:r>
      <w:r w:rsidR="001E3DBC" w:rsidRPr="00C04CB0">
        <w:t xml:space="preserve">. Inclusive é possível pensar na hospedagem de sites em </w:t>
      </w:r>
      <w:proofErr w:type="spellStart"/>
      <w:r w:rsidR="001E3DBC" w:rsidRPr="003D7A74">
        <w:rPr>
          <w:i/>
          <w:iCs/>
        </w:rPr>
        <w:t>blockchain</w:t>
      </w:r>
      <w:proofErr w:type="spellEnd"/>
      <w:r w:rsidR="001E3DBC" w:rsidRPr="00C04CB0">
        <w:t xml:space="preserve"> de forma </w:t>
      </w:r>
      <w:r w:rsidR="00BF7871" w:rsidRPr="00C04CB0">
        <w:t>como acontece em redes como a TOR e outras na dita “</w:t>
      </w:r>
      <w:proofErr w:type="spellStart"/>
      <w:r w:rsidR="00BF7871" w:rsidRPr="00C04CB0">
        <w:rPr>
          <w:i/>
          <w:iCs/>
        </w:rPr>
        <w:t>deep</w:t>
      </w:r>
      <w:proofErr w:type="spellEnd"/>
      <w:r w:rsidR="00BF7871" w:rsidRPr="00C04CB0">
        <w:rPr>
          <w:i/>
          <w:iCs/>
        </w:rPr>
        <w:t xml:space="preserve"> web</w:t>
      </w:r>
      <w:r w:rsidR="00BF7871" w:rsidRPr="00C04CB0">
        <w:t>”, uma possibilidade ainda pouco explorada.</w:t>
      </w:r>
    </w:p>
    <w:p w14:paraId="5E69F4D8" w14:textId="4B1100D7" w:rsidR="00397FFA" w:rsidRPr="008B0A6D" w:rsidRDefault="00A169C4" w:rsidP="00B57FE6">
      <w:r w:rsidRPr="00C04CB0">
        <w:t xml:space="preserve">Vale ressaltar que usos para </w:t>
      </w:r>
      <w:proofErr w:type="spellStart"/>
      <w:r w:rsidRPr="00C04CB0">
        <w:rPr>
          <w:i/>
          <w:iCs/>
        </w:rPr>
        <w:t>blockchain</w:t>
      </w:r>
      <w:r w:rsidR="00BF7871" w:rsidRPr="00C04CB0">
        <w:t>s</w:t>
      </w:r>
      <w:proofErr w:type="spellEnd"/>
      <w:r w:rsidRPr="00C04CB0">
        <w:t xml:space="preserve"> estão surgindo a cada dia. Um uso considerado menos ou mais de nicho</w:t>
      </w:r>
      <w:r w:rsidR="005B0635" w:rsidRPr="00C04CB0">
        <w:t xml:space="preserve"> que eram as </w:t>
      </w:r>
      <w:proofErr w:type="spellStart"/>
      <w:r w:rsidR="003D7A74" w:rsidRPr="003D7A74">
        <w:rPr>
          <w:i/>
          <w:iCs/>
        </w:rPr>
        <w:t>NFTs</w:t>
      </w:r>
      <w:proofErr w:type="spellEnd"/>
      <w:r w:rsidR="005B0635" w:rsidRPr="00C04CB0">
        <w:t xml:space="preserve"> ultimamente surgiram com força no mercado e na mídia</w:t>
      </w:r>
      <w:r w:rsidR="0007641F" w:rsidRPr="008B0A6D">
        <w:fldChar w:fldCharType="begin"/>
      </w:r>
      <w:r w:rsidR="0007641F" w:rsidRPr="008B0A6D">
        <w:instrText xml:space="preserve"> ADDIN ZOTERO_ITEM CSL_CITATION {"citationID":"CRkDZGxx","properties":{"formattedCitation":"(\\uc0\\u8220{}Entenda sobre a mais recente febre do setor cripto\\uc0\\u8221{}, 2021)","plainCitation":"(“Entenda sobre a mais recente febre do setor cripto”, 2021)","noteIndex":0},"citationItems":[{"id":1051,"uris":["http://zotero.org/users/3858567/items/TMRR4P86"],"uri":["http://zotero.org/users/3858567/items/TMRR4P86"],"itemData":{"id":1051,"type":"webpage","abstract":"Recentemente, seu feed sobre cripto no Twitter deve ter sido inundado por publicações de Gary V, Grimes, Jake Paul, Chamath Palihapitiya e Mark Cuban sobre uma nova tendência chamada NFTs. O valor total das transações com NFTs quadruplicou para US$ 250 milhões em 2020, segundo um estudo por L’Atelier e site NonFungible. O que são [...]","container-title":"Money Times","language":"pt-br","note":"section: Sem Categoria","title":"Entenda sobre a mais recente febre do setor cripto: tokens não fungíveis (NFTs)","title-short":"Entenda sobre a mais recente febre do setor cripto","URL":"https://www.moneytimes.com.br/entenda-sobre-a-mais-recente-febre-do-setor-cripto-tokens-nao-fungiveis-nfts/","accessed":{"date-parts":[["2021",8,9]]},"issued":{"date-parts":[["2021",3,13]]}}}],"schema":"https://github.com/citation-style-language/schema/raw/master/csl-citation.json"} </w:instrText>
      </w:r>
      <w:r w:rsidR="0007641F" w:rsidRPr="008B0A6D">
        <w:fldChar w:fldCharType="separate"/>
      </w:r>
      <w:r w:rsidR="0007641F" w:rsidRPr="008B0A6D">
        <w:rPr>
          <w:sz w:val="22"/>
          <w:szCs w:val="24"/>
        </w:rPr>
        <w:t>(“Entenda sobre a mais recente febre do setor cripto”, 2021)</w:t>
      </w:r>
      <w:r w:rsidR="0007641F" w:rsidRPr="008B0A6D">
        <w:fldChar w:fldCharType="end"/>
      </w:r>
      <w:r w:rsidR="005B0635" w:rsidRPr="008B0A6D">
        <w:t>, tudo possibilita pela facilidade de acesso que os recursos web provém para</w:t>
      </w:r>
      <w:r w:rsidR="00F57E33" w:rsidRPr="008B0A6D">
        <w:t xml:space="preserve"> os indivíduos.</w:t>
      </w:r>
    </w:p>
    <w:p w14:paraId="7B077C84" w14:textId="6528B208" w:rsidR="000541DF" w:rsidRPr="008B0A6D" w:rsidRDefault="000541DF" w:rsidP="00675AEA">
      <w:pPr>
        <w:pStyle w:val="Ttulo1"/>
        <w:rPr>
          <w:color w:val="auto"/>
        </w:rPr>
      </w:pPr>
      <w:bookmarkStart w:id="9" w:name="_Toc79447186"/>
      <w:r w:rsidRPr="008B0A6D">
        <w:rPr>
          <w:color w:val="auto"/>
        </w:rPr>
        <w:t>Conclusão</w:t>
      </w:r>
      <w:bookmarkEnd w:id="9"/>
    </w:p>
    <w:p w14:paraId="47290B42" w14:textId="17EB2E8E" w:rsidR="001C22E8" w:rsidRPr="008B0A6D" w:rsidRDefault="00FC58ED" w:rsidP="008B0A6D">
      <w:pPr>
        <w:rPr>
          <w:rFonts w:ascii="Courier New" w:hAnsi="Courier New" w:cs="Courier New"/>
        </w:rPr>
      </w:pPr>
      <w:r w:rsidRPr="008B0A6D">
        <w:t xml:space="preserve">Conclui-se que o uso de tecnologias </w:t>
      </w:r>
      <w:proofErr w:type="spellStart"/>
      <w:r w:rsidRPr="008B0A6D">
        <w:rPr>
          <w:i/>
          <w:iCs/>
        </w:rPr>
        <w:t>blockchain</w:t>
      </w:r>
      <w:proofErr w:type="spellEnd"/>
      <w:r w:rsidRPr="008B0A6D">
        <w:t xml:space="preserve"> é uma das tecnologias</w:t>
      </w:r>
      <w:r w:rsidR="008B0A6D" w:rsidRPr="008B0A6D">
        <w:t xml:space="preserve"> que promete mudar vários aspectos da internet. Possibilita novas formas de troca e estoque de informações que tem diversas aplicações possíveis. </w:t>
      </w:r>
    </w:p>
    <w:p w14:paraId="411E74DD" w14:textId="78FFA977" w:rsidR="001C22E8" w:rsidRPr="008B0A6D" w:rsidRDefault="001C22E8" w:rsidP="00C168F2">
      <w:pPr>
        <w:pStyle w:val="Ttulo1"/>
        <w:rPr>
          <w:color w:val="auto"/>
          <w:lang w:val="en-US"/>
        </w:rPr>
      </w:pPr>
      <w:bookmarkStart w:id="10" w:name="_Toc79447187"/>
      <w:proofErr w:type="spellStart"/>
      <w:r w:rsidRPr="008B0A6D">
        <w:rPr>
          <w:color w:val="auto"/>
          <w:lang w:val="en-US"/>
        </w:rPr>
        <w:t>Referências</w:t>
      </w:r>
      <w:proofErr w:type="spellEnd"/>
      <w:r w:rsidRPr="008B0A6D">
        <w:rPr>
          <w:color w:val="auto"/>
          <w:lang w:val="en-US"/>
        </w:rPr>
        <w:t xml:space="preserve"> </w:t>
      </w:r>
      <w:proofErr w:type="spellStart"/>
      <w:r w:rsidR="00C168F2" w:rsidRPr="008B0A6D">
        <w:rPr>
          <w:color w:val="auto"/>
          <w:lang w:val="en-US"/>
        </w:rPr>
        <w:t>adicionais</w:t>
      </w:r>
      <w:bookmarkEnd w:id="10"/>
      <w:proofErr w:type="spellEnd"/>
    </w:p>
    <w:p w14:paraId="4FD9EEB9" w14:textId="7B61B1F2" w:rsidR="00907E87" w:rsidRPr="008B0A6D" w:rsidRDefault="00AC4316" w:rsidP="00907E87">
      <w:pPr>
        <w:pStyle w:val="PargrafodaLista"/>
        <w:numPr>
          <w:ilvl w:val="0"/>
          <w:numId w:val="49"/>
        </w:numPr>
        <w:ind w:left="360"/>
        <w:rPr>
          <w:lang w:val="en-US"/>
        </w:rPr>
      </w:pPr>
      <w:r w:rsidRPr="008B0A6D">
        <w:rPr>
          <w:lang w:val="en-US"/>
        </w:rPr>
        <w:fldChar w:fldCharType="begin"/>
      </w:r>
      <w:r w:rsidRPr="008B0A6D">
        <w:rPr>
          <w:lang w:val="en-US"/>
        </w:rPr>
        <w:instrText xml:space="preserve"> ADDIN ZOTERO_ITEM CSL_CITATION {"citationID":"Jhft8z17","properties":{"formattedCitation":"(\\uc0\\u8220{}Cryptocurrency Prices, Charts And Market Capitalizations\\uc0\\u8221{}, [s.d.])","plainCitation":"(“Cryptocurrency Prices, Charts And Market Capitalizations”, [s.d.])","noteIndex":0},"citationItems":[{"id":1034,"uris":["http://zotero.org/users/3858567/items/6Y8IJB37"],"uri":["http://zotero.org/users/3858567/items/6Y8IJB37"],"itemData":{"id":1034,"type":"webpage","abstract":"Top cryptocurrency prices and charts, listed by market capitalization. Free access to current and historic data for Bitcoin and thousands of altcoins.","container-title":"CoinMarketCap","language":"en","title":"Cryptocurrency Prices, Charts And Market Capitalizations","URL":"https://coinmarketcap.com/","accessed":{"date-parts":[["2021",8,9]]}}}],"schema":"https://github.com/citation-style-language/schema/raw/master/csl-citation.json"} </w:instrText>
      </w:r>
      <w:r w:rsidRPr="008B0A6D">
        <w:rPr>
          <w:lang w:val="en-US"/>
        </w:rPr>
        <w:fldChar w:fldCharType="separate"/>
      </w:r>
      <w:r w:rsidRPr="008B0A6D">
        <w:rPr>
          <w:rFonts w:cs="Times New Roman"/>
          <w:szCs w:val="24"/>
          <w:lang w:val="en-US"/>
        </w:rPr>
        <w:t>“Cryptocurrency Prices, Charts And Market Capitalizations”, [s.d.]</w:t>
      </w:r>
      <w:r w:rsidRPr="008B0A6D">
        <w:rPr>
          <w:lang w:val="en-US"/>
        </w:rPr>
        <w:fldChar w:fldCharType="end"/>
      </w:r>
    </w:p>
    <w:p w14:paraId="58053E03" w14:textId="55ADE4DF" w:rsidR="00C168F2" w:rsidRPr="004F717A" w:rsidRDefault="00907E87" w:rsidP="00B57FE6">
      <w:pPr>
        <w:pStyle w:val="PargrafodaLista"/>
        <w:ind w:left="360" w:firstLine="348"/>
      </w:pPr>
      <w:r w:rsidRPr="004F717A">
        <w:t xml:space="preserve">Site </w:t>
      </w:r>
      <w:proofErr w:type="gramStart"/>
      <w:r w:rsidRPr="004F717A">
        <w:t>muito Famoso</w:t>
      </w:r>
      <w:proofErr w:type="gramEnd"/>
      <w:r w:rsidRPr="004F717A">
        <w:t xml:space="preserve"> com cotações de diversas moedas</w:t>
      </w:r>
      <w:r w:rsidR="00E77A74" w:rsidRPr="004F717A">
        <w:t xml:space="preserve"> e que serve também de </w:t>
      </w:r>
      <w:proofErr w:type="spellStart"/>
      <w:r w:rsidR="00E77A74" w:rsidRPr="004F717A">
        <w:t>fornte</w:t>
      </w:r>
      <w:proofErr w:type="spellEnd"/>
      <w:r w:rsidR="00E77A74" w:rsidRPr="004F717A">
        <w:t xml:space="preserve"> de informações sobre a </w:t>
      </w:r>
      <w:proofErr w:type="spellStart"/>
      <w:r w:rsidR="00E77A74" w:rsidRPr="004F717A">
        <w:t>smesmas</w:t>
      </w:r>
      <w:proofErr w:type="spellEnd"/>
      <w:r w:rsidR="00E77A74" w:rsidRPr="004F717A">
        <w:t xml:space="preserve"> cumprindo um papel educacional. Também </w:t>
      </w:r>
      <w:proofErr w:type="spellStart"/>
      <w:r w:rsidR="00E77A74" w:rsidRPr="004F717A">
        <w:t>podeser</w:t>
      </w:r>
      <w:proofErr w:type="spellEnd"/>
      <w:r w:rsidR="00E77A74" w:rsidRPr="004F717A">
        <w:t xml:space="preserve"> facilmente usado para obter cotações para aplicações.</w:t>
      </w:r>
    </w:p>
    <w:p w14:paraId="63A9D5BA" w14:textId="03C57448" w:rsidR="001C22E8" w:rsidRPr="004F717A" w:rsidRDefault="00E96C2C" w:rsidP="00B57FE6">
      <w:pPr>
        <w:pStyle w:val="PargrafodaLista"/>
        <w:numPr>
          <w:ilvl w:val="0"/>
          <w:numId w:val="49"/>
        </w:numPr>
        <w:ind w:left="360"/>
        <w:rPr>
          <w:szCs w:val="24"/>
        </w:rPr>
      </w:pPr>
      <w:r w:rsidRPr="004F717A">
        <w:rPr>
          <w:szCs w:val="24"/>
          <w:lang w:val="en-US"/>
        </w:rPr>
        <w:fldChar w:fldCharType="begin"/>
      </w:r>
      <w:r w:rsidR="00EC12AC" w:rsidRPr="004F717A">
        <w:rPr>
          <w:szCs w:val="24"/>
        </w:rPr>
        <w:instrText xml:space="preserve"> ADDIN ZOTERO_ITEM CSL_CITATION {"citationID":"ZbZ7kERP","properties":{"formattedCitation":"(\\uc0\\u8220{}Canal do Fernando Ulrich - YouTube\\uc0\\u8221{}, [s.d.])","plainCitation":"(“Canal do Fernando Ulrich - YouTube”, [s.d.])","noteIndex":0},"citationItems":[{"id":1038,"uris":["http://zotero.org/users/3858567/items/U2PP5HI6"],"uri":["http://zotero.org/users/3858567/items/U2PP5HI6"],"itemData":{"id":1038,"type":"webpage","title":"Canal do Fernando Ulrich - YouTube","URL":"https://www.youtube.com/channel/UCLJkh3QjHsLtK0LZFd28oGg","accessed":{"date-parts":[["2021",8,9]]}}}],"schema":"https://github.com/citation-style-language/schema/raw/master/csl-citation.json"} </w:instrText>
      </w:r>
      <w:r w:rsidRPr="004F717A">
        <w:rPr>
          <w:szCs w:val="24"/>
          <w:lang w:val="en-US"/>
        </w:rPr>
        <w:fldChar w:fldCharType="separate"/>
      </w:r>
      <w:r w:rsidR="00EC12AC" w:rsidRPr="004F717A">
        <w:rPr>
          <w:rFonts w:cs="Times New Roman"/>
          <w:szCs w:val="24"/>
        </w:rPr>
        <w:t>“Canal do Fernando Ulrich - YouTube”, [s.d.]</w:t>
      </w:r>
      <w:r w:rsidRPr="004F717A">
        <w:rPr>
          <w:szCs w:val="24"/>
          <w:lang w:val="en-US"/>
        </w:rPr>
        <w:fldChar w:fldCharType="end"/>
      </w:r>
    </w:p>
    <w:p w14:paraId="2B24418C" w14:textId="6ADCA751" w:rsidR="00E96C2C" w:rsidRPr="004F717A" w:rsidRDefault="00E77A74" w:rsidP="00B57FE6">
      <w:pPr>
        <w:pStyle w:val="PargrafodaLista"/>
        <w:ind w:left="360" w:firstLine="348"/>
        <w:rPr>
          <w:szCs w:val="24"/>
        </w:rPr>
      </w:pPr>
      <w:r w:rsidRPr="004F717A">
        <w:rPr>
          <w:szCs w:val="24"/>
        </w:rPr>
        <w:t>Canal do Youtube</w:t>
      </w:r>
      <w:r w:rsidR="00EC4F78" w:rsidRPr="004F717A">
        <w:rPr>
          <w:szCs w:val="24"/>
        </w:rPr>
        <w:t xml:space="preserve"> que une criptomoedas e economia.</w:t>
      </w:r>
    </w:p>
    <w:p w14:paraId="6B886111" w14:textId="6201D10F" w:rsidR="001C22E8" w:rsidRPr="004F717A" w:rsidRDefault="00E96C2C" w:rsidP="00B57FE6">
      <w:pPr>
        <w:pStyle w:val="PargrafodaLista"/>
        <w:numPr>
          <w:ilvl w:val="0"/>
          <w:numId w:val="49"/>
        </w:numPr>
        <w:ind w:left="360"/>
        <w:rPr>
          <w:szCs w:val="24"/>
          <w:lang w:val="en-US"/>
        </w:rPr>
      </w:pPr>
      <w:r w:rsidRPr="004F717A">
        <w:rPr>
          <w:szCs w:val="24"/>
          <w:lang w:val="en-US"/>
        </w:rPr>
        <w:fldChar w:fldCharType="begin"/>
      </w:r>
      <w:r w:rsidR="00EC12AC" w:rsidRPr="004F717A">
        <w:rPr>
          <w:szCs w:val="24"/>
          <w:lang w:val="en-US"/>
        </w:rPr>
        <w:instrText xml:space="preserve"> ADDIN ZOTERO_ITEM CSL_CITATION {"citationID":"OptCgTTh","properties":{"formattedCitation":"(\\uc0\\u8220{}99Bitcoins - YouTube\\uc0\\u8221{}, [s.d.])","plainCitation":"(“99Bitcoins - YouTube”, [s.d.])","noteIndex":0},"citationItems":[{"id":1036,"uris":["http://zotero.org/users/3858567/items/SVCK88Q2"],"uri":["http://zotero.org/users/3858567/items/SVCK88Q2"],"itemData":{"id":1036,"type":"webpage","title":"99Bitcoins - YouTube","URL":"https://www.youtube.com/channel/UCQQ_fGcMDxlKre3SEqEWrLA","accessed":{"date-parts":[["2021",8,9]]}}}],"schema":"https://github.com/citation-style-language/schema/raw/master/csl-citation.json"} </w:instrText>
      </w:r>
      <w:r w:rsidRPr="004F717A">
        <w:rPr>
          <w:szCs w:val="24"/>
          <w:lang w:val="en-US"/>
        </w:rPr>
        <w:fldChar w:fldCharType="separate"/>
      </w:r>
      <w:r w:rsidR="00EC12AC" w:rsidRPr="004F717A">
        <w:rPr>
          <w:rFonts w:cs="Times New Roman"/>
          <w:szCs w:val="24"/>
          <w:lang w:val="en-US"/>
        </w:rPr>
        <w:t>“99Bitcoins - YouTube”, [s.d.]</w:t>
      </w:r>
      <w:r w:rsidRPr="004F717A">
        <w:rPr>
          <w:szCs w:val="24"/>
          <w:lang w:val="en-US"/>
        </w:rPr>
        <w:fldChar w:fldCharType="end"/>
      </w:r>
    </w:p>
    <w:p w14:paraId="18CDFFFE" w14:textId="14436C10" w:rsidR="00E96C2C" w:rsidRPr="004F717A" w:rsidRDefault="00EC4F78" w:rsidP="00B57FE6">
      <w:pPr>
        <w:pStyle w:val="PargrafodaLista"/>
        <w:ind w:left="360" w:firstLine="348"/>
        <w:rPr>
          <w:szCs w:val="24"/>
        </w:rPr>
      </w:pPr>
      <w:r w:rsidRPr="004F717A">
        <w:rPr>
          <w:szCs w:val="24"/>
        </w:rPr>
        <w:t>Canal informativ</w:t>
      </w:r>
      <w:r w:rsidR="004F717A">
        <w:rPr>
          <w:szCs w:val="24"/>
        </w:rPr>
        <w:t>o</w:t>
      </w:r>
      <w:r w:rsidRPr="004F717A">
        <w:rPr>
          <w:szCs w:val="24"/>
        </w:rPr>
        <w:t xml:space="preserve"> no </w:t>
      </w:r>
      <w:r w:rsidR="004F717A">
        <w:rPr>
          <w:szCs w:val="24"/>
        </w:rPr>
        <w:t>Y</w:t>
      </w:r>
      <w:r w:rsidRPr="004F717A">
        <w:rPr>
          <w:szCs w:val="24"/>
        </w:rPr>
        <w:t xml:space="preserve">outube com </w:t>
      </w:r>
      <w:r w:rsidR="00F0036D" w:rsidRPr="004F717A">
        <w:rPr>
          <w:szCs w:val="24"/>
        </w:rPr>
        <w:t xml:space="preserve">vídeos descritivos das principais moedas, corretoras e tecnologias da parte financeira das </w:t>
      </w:r>
      <w:proofErr w:type="spellStart"/>
      <w:r w:rsidR="00F0036D" w:rsidRPr="004F717A">
        <w:rPr>
          <w:i/>
          <w:iCs/>
          <w:szCs w:val="24"/>
        </w:rPr>
        <w:t>blockchains</w:t>
      </w:r>
      <w:proofErr w:type="spellEnd"/>
      <w:r w:rsidR="00F0036D" w:rsidRPr="004F717A">
        <w:rPr>
          <w:szCs w:val="24"/>
        </w:rPr>
        <w:t xml:space="preserve">. Também traz </w:t>
      </w:r>
      <w:r w:rsidR="004F717A" w:rsidRPr="004F717A">
        <w:rPr>
          <w:szCs w:val="24"/>
        </w:rPr>
        <w:t>notícias</w:t>
      </w:r>
      <w:r w:rsidR="00F0036D" w:rsidRPr="004F717A">
        <w:rPr>
          <w:szCs w:val="24"/>
        </w:rPr>
        <w:t xml:space="preserve"> importantes sobre a área regularmente.</w:t>
      </w:r>
    </w:p>
    <w:p w14:paraId="02241B1B" w14:textId="54035602" w:rsidR="001C22E8" w:rsidRPr="004F717A" w:rsidRDefault="00C96B0C" w:rsidP="00B57FE6">
      <w:pPr>
        <w:pStyle w:val="PargrafodaLista"/>
        <w:numPr>
          <w:ilvl w:val="0"/>
          <w:numId w:val="49"/>
        </w:numPr>
        <w:ind w:left="360"/>
        <w:rPr>
          <w:szCs w:val="24"/>
          <w:lang w:val="en-US"/>
        </w:rPr>
      </w:pPr>
      <w:r w:rsidRPr="004F717A">
        <w:rPr>
          <w:szCs w:val="24"/>
          <w:lang w:val="en-US"/>
        </w:rPr>
        <w:fldChar w:fldCharType="begin"/>
      </w:r>
      <w:r w:rsidR="00F9258E" w:rsidRPr="004F717A">
        <w:rPr>
          <w:szCs w:val="24"/>
          <w:lang w:val="en-US"/>
        </w:rPr>
        <w:instrText xml:space="preserve"> ADDIN ZOTERO_ITEM CSL_CITATION {"citationID":"UGmQmGKh","properties":{"formattedCitation":"(\\uc0\\u8220{}MIT 15.S12 Blockchain and Money, Fall 2018 - YouTube\\uc0\\u8221{}, 2018)","plainCitation":"(“MIT 15.S12 Blockchain and Money, Fall 2018 - YouTube”, 2018)","noteIndex":0},"citationItems":[{"id":1039,"uris":["http://zotero.org/users/3858567/items/E9838SDU"],"uri":["http://zotero.org/users/3858567/items/E9838SDU"],"itemData":{"id":1039,"type":"webpage","title":"MIT 15.S12 Blockchain and Money, Fall 2018 - YouTube","URL":"https://www.youtube.com/playlist?list=PLUl4u3cNGP63UUkfL0onkxF6MYgVa04Fn","accessed":{"date-parts":[["2021",8,9]]},"issued":{"date-parts":[["2018"]]}}}],"schema":"https://github.com/citation-style-language/schema/raw/master/csl-citation.json"} </w:instrText>
      </w:r>
      <w:r w:rsidRPr="004F717A">
        <w:rPr>
          <w:szCs w:val="24"/>
          <w:lang w:val="en-US"/>
        </w:rPr>
        <w:fldChar w:fldCharType="separate"/>
      </w:r>
      <w:r w:rsidR="00F9258E" w:rsidRPr="004F717A">
        <w:rPr>
          <w:rFonts w:cs="Times New Roman"/>
          <w:szCs w:val="24"/>
          <w:lang w:val="en-US"/>
        </w:rPr>
        <w:t>“MIT 15.S12 Blockchain and Money, Fall 2018 - YouTube”, 2018</w:t>
      </w:r>
      <w:r w:rsidRPr="004F717A">
        <w:rPr>
          <w:szCs w:val="24"/>
          <w:lang w:val="en-US"/>
        </w:rPr>
        <w:fldChar w:fldCharType="end"/>
      </w:r>
    </w:p>
    <w:p w14:paraId="343BB2F3" w14:textId="4EE8775C" w:rsidR="00F0036D" w:rsidRPr="004F717A" w:rsidRDefault="00F0036D" w:rsidP="00B57FE6">
      <w:pPr>
        <w:pStyle w:val="PargrafodaLista"/>
        <w:ind w:left="360" w:firstLine="72"/>
        <w:rPr>
          <w:szCs w:val="24"/>
        </w:rPr>
      </w:pPr>
      <w:r w:rsidRPr="004F717A">
        <w:rPr>
          <w:szCs w:val="24"/>
        </w:rPr>
        <w:lastRenderedPageBreak/>
        <w:t xml:space="preserve">Curso do MIT </w:t>
      </w:r>
      <w:r w:rsidR="004F717A" w:rsidRPr="004F717A">
        <w:rPr>
          <w:szCs w:val="24"/>
        </w:rPr>
        <w:t>criptomoedas</w:t>
      </w:r>
      <w:r w:rsidRPr="004F717A">
        <w:rPr>
          <w:szCs w:val="24"/>
        </w:rPr>
        <w:t xml:space="preserve"> focando mais em aspectos sociais, históricos e econômicos.</w:t>
      </w:r>
    </w:p>
    <w:p w14:paraId="3BAB24E7" w14:textId="670B1ACE" w:rsidR="001C22E8" w:rsidRPr="00F0036D" w:rsidRDefault="001C22E8" w:rsidP="00250281">
      <w:pPr>
        <w:pStyle w:val="SemEspaamento"/>
        <w:rPr>
          <w:rFonts w:ascii="Courier New" w:hAnsi="Courier New" w:cs="Courier New"/>
        </w:rPr>
      </w:pPr>
    </w:p>
    <w:p w14:paraId="3B97D071" w14:textId="3BCD8F40" w:rsidR="000541DF" w:rsidRDefault="000541DF" w:rsidP="006824D2">
      <w:pPr>
        <w:pStyle w:val="Ttulo1"/>
      </w:pPr>
      <w:bookmarkStart w:id="11" w:name="_Toc79447188"/>
      <w:r w:rsidRPr="00F91F67">
        <w:t>Referências</w:t>
      </w:r>
      <w:bookmarkEnd w:id="11"/>
    </w:p>
    <w:p w14:paraId="74F2437B" w14:textId="77777777" w:rsidR="00F9258E" w:rsidRPr="00F9258E" w:rsidRDefault="00464F54" w:rsidP="008B0A6D">
      <w:pPr>
        <w:pStyle w:val="Bibliografia"/>
        <w:ind w:left="540" w:hanging="450"/>
        <w:rPr>
          <w:rFonts w:cs="Times New Roman"/>
          <w:lang w:val="en-US"/>
        </w:rPr>
      </w:pPr>
      <w:r>
        <w:fldChar w:fldCharType="begin"/>
      </w:r>
      <w:r w:rsidR="00F9258E">
        <w:instrText xml:space="preserve"> ADDIN ZOTERO_BIBL {"uncited":[],"omitted":[],"custom":[]} CSL_BIBLIOGRAPHY </w:instrText>
      </w:r>
      <w:r>
        <w:fldChar w:fldCharType="separate"/>
      </w:r>
      <w:r w:rsidR="00F9258E" w:rsidRPr="00F9258E">
        <w:rPr>
          <w:rFonts w:cs="Times New Roman"/>
          <w:b/>
          <w:bCs/>
        </w:rPr>
        <w:t>99Bitcoins - YouTube</w:t>
      </w:r>
      <w:r w:rsidR="00F9258E" w:rsidRPr="00F9258E">
        <w:rPr>
          <w:rFonts w:cs="Times New Roman"/>
        </w:rPr>
        <w:t xml:space="preserve">. Disponível em: &lt;https://www.youtube.com/channel/UCQQ_fGcMDxlKre3SEqEWrLA&gt;. </w:t>
      </w:r>
      <w:r w:rsidR="00F9258E" w:rsidRPr="00F9258E">
        <w:rPr>
          <w:rFonts w:cs="Times New Roman"/>
          <w:lang w:val="en-US"/>
        </w:rPr>
        <w:t xml:space="preserve">Acesso em: 9 ago. 2021. </w:t>
      </w:r>
    </w:p>
    <w:p w14:paraId="0D13AA51" w14:textId="77777777" w:rsidR="00F9258E" w:rsidRPr="00F9258E" w:rsidRDefault="00F9258E" w:rsidP="008B0A6D">
      <w:pPr>
        <w:pStyle w:val="Bibliografia"/>
        <w:ind w:left="540" w:hanging="450"/>
        <w:rPr>
          <w:rFonts w:cs="Times New Roman"/>
        </w:rPr>
      </w:pPr>
      <w:r w:rsidRPr="00F9258E">
        <w:rPr>
          <w:rFonts w:cs="Times New Roman"/>
          <w:lang w:val="en-US"/>
        </w:rPr>
        <w:t xml:space="preserve">101BLOCKCHAINS.COM. </w:t>
      </w:r>
      <w:r w:rsidRPr="00F9258E">
        <w:rPr>
          <w:rFonts w:cs="Times New Roman"/>
          <w:b/>
          <w:bCs/>
          <w:lang w:val="en-US"/>
        </w:rPr>
        <w:t>20+ Uses For Blockchain Technology That You Should Know101 Blockchains</w:t>
      </w:r>
      <w:r w:rsidRPr="00F9258E">
        <w:rPr>
          <w:rFonts w:cs="Times New Roman"/>
          <w:lang w:val="en-US"/>
        </w:rPr>
        <w:t xml:space="preserve">, 9 ago. 2020. </w:t>
      </w:r>
      <w:r w:rsidRPr="00F9258E">
        <w:rPr>
          <w:rFonts w:cs="Times New Roman"/>
        </w:rPr>
        <w:t>Disponível em: &lt;https://101blockchains.com/uses-for-blockchain-technology/&gt;. Acesso em: 9 ago. 2021</w:t>
      </w:r>
    </w:p>
    <w:p w14:paraId="467996CE" w14:textId="77777777" w:rsidR="00F9258E" w:rsidRPr="00F9258E" w:rsidRDefault="00F9258E" w:rsidP="008B0A6D">
      <w:pPr>
        <w:pStyle w:val="Bibliografia"/>
        <w:ind w:left="540" w:hanging="450"/>
        <w:rPr>
          <w:rFonts w:cs="Times New Roman"/>
        </w:rPr>
      </w:pPr>
      <w:r w:rsidRPr="00F9258E">
        <w:rPr>
          <w:rFonts w:cs="Times New Roman"/>
          <w:lang w:val="en-US"/>
        </w:rPr>
        <w:t xml:space="preserve">ANDERS BROWNWORTH. </w:t>
      </w:r>
      <w:r w:rsidRPr="00F9258E">
        <w:rPr>
          <w:rFonts w:cs="Times New Roman"/>
          <w:b/>
          <w:bCs/>
          <w:lang w:val="en-US"/>
        </w:rPr>
        <w:t>Blockchain 101 - A Visual Demo</w:t>
      </w:r>
      <w:r w:rsidRPr="00F9258E">
        <w:rPr>
          <w:rFonts w:cs="Times New Roman"/>
          <w:lang w:val="en-US"/>
        </w:rPr>
        <w:t xml:space="preserve">, 2016. </w:t>
      </w:r>
      <w:r w:rsidRPr="00F9258E">
        <w:rPr>
          <w:rFonts w:cs="Times New Roman"/>
        </w:rPr>
        <w:t>Disponível em: &lt;https://www.youtube.com/watch?v=_160oMzblY8&gt;. Acesso em: 9 ago. 2021</w:t>
      </w:r>
    </w:p>
    <w:p w14:paraId="419B2B36" w14:textId="77777777" w:rsidR="00F9258E" w:rsidRPr="00F9258E" w:rsidRDefault="00F9258E" w:rsidP="008B0A6D">
      <w:pPr>
        <w:pStyle w:val="Bibliografia"/>
        <w:ind w:left="540" w:hanging="450"/>
        <w:rPr>
          <w:rFonts w:cs="Times New Roman"/>
        </w:rPr>
      </w:pPr>
      <w:r w:rsidRPr="00F9258E">
        <w:rPr>
          <w:rFonts w:cs="Times New Roman"/>
          <w:b/>
          <w:bCs/>
        </w:rPr>
        <w:t>Bitcoin</w:t>
      </w:r>
      <w:r w:rsidRPr="00F9258E">
        <w:rPr>
          <w:rFonts w:cs="Times New Roman"/>
        </w:rPr>
        <w:t>. , 9 ago. 2021. (Nota técnica).</w:t>
      </w:r>
    </w:p>
    <w:p w14:paraId="78D5904E" w14:textId="77777777" w:rsidR="00F9258E" w:rsidRPr="00F9258E" w:rsidRDefault="00F9258E" w:rsidP="008B0A6D">
      <w:pPr>
        <w:pStyle w:val="Bibliografia"/>
        <w:ind w:left="540" w:hanging="450"/>
        <w:rPr>
          <w:rFonts w:cs="Times New Roman"/>
        </w:rPr>
      </w:pPr>
      <w:r w:rsidRPr="00F9258E">
        <w:rPr>
          <w:rFonts w:cs="Times New Roman"/>
          <w:b/>
          <w:bCs/>
        </w:rPr>
        <w:t>Blockchain</w:t>
      </w:r>
      <w:r w:rsidRPr="00F9258E">
        <w:rPr>
          <w:rFonts w:cs="Times New Roman"/>
        </w:rPr>
        <w:t>. , 5 ago. 2021. (Nota técnica).</w:t>
      </w:r>
    </w:p>
    <w:p w14:paraId="340DEA6F" w14:textId="77777777" w:rsidR="00F9258E" w:rsidRPr="00F9258E" w:rsidRDefault="00F9258E" w:rsidP="008B0A6D">
      <w:pPr>
        <w:pStyle w:val="Bibliografia"/>
        <w:ind w:left="540" w:hanging="450"/>
        <w:rPr>
          <w:rFonts w:cs="Times New Roman"/>
          <w:lang w:val="en-US"/>
        </w:rPr>
      </w:pPr>
      <w:r w:rsidRPr="00F9258E">
        <w:rPr>
          <w:rFonts w:cs="Times New Roman"/>
          <w:b/>
          <w:bCs/>
          <w:lang w:val="en-US"/>
        </w:rPr>
        <w:t>Blockchain.com Explorer | BTC | ETH | BCH</w:t>
      </w:r>
      <w:r w:rsidRPr="00F9258E">
        <w:rPr>
          <w:rFonts w:cs="Times New Roman"/>
          <w:lang w:val="en-US"/>
        </w:rPr>
        <w:t xml:space="preserve">. </w:t>
      </w:r>
      <w:r w:rsidRPr="00F9258E">
        <w:rPr>
          <w:rFonts w:cs="Times New Roman"/>
        </w:rPr>
        <w:t xml:space="preserve">Disponível em: &lt;https://www.blockchain.com/explorer&gt;. </w:t>
      </w:r>
      <w:r w:rsidRPr="00F9258E">
        <w:rPr>
          <w:rFonts w:cs="Times New Roman"/>
          <w:lang w:val="en-US"/>
        </w:rPr>
        <w:t xml:space="preserve">Acesso em: 9 ago. 2021. </w:t>
      </w:r>
    </w:p>
    <w:p w14:paraId="14E785F5" w14:textId="77777777" w:rsidR="00F9258E" w:rsidRPr="00F9258E" w:rsidRDefault="00F9258E" w:rsidP="008B0A6D">
      <w:pPr>
        <w:pStyle w:val="Bibliografia"/>
        <w:ind w:left="540" w:hanging="450"/>
        <w:rPr>
          <w:rFonts w:cs="Times New Roman"/>
        </w:rPr>
      </w:pPr>
      <w:r w:rsidRPr="00F9258E">
        <w:rPr>
          <w:rFonts w:cs="Times New Roman"/>
          <w:lang w:val="en-US"/>
        </w:rPr>
        <w:t xml:space="preserve">CAMPBELL, A. M. </w:t>
      </w:r>
      <w:r w:rsidRPr="00F9258E">
        <w:rPr>
          <w:rFonts w:cs="Times New Roman"/>
          <w:b/>
          <w:bCs/>
          <w:lang w:val="en-US"/>
        </w:rPr>
        <w:t>7+ Blockchain-Based Alternatives To YoutubeAde’s [Crypto] Press</w:t>
      </w:r>
      <w:r w:rsidRPr="00F9258E">
        <w:rPr>
          <w:rFonts w:cs="Times New Roman"/>
          <w:lang w:val="en-US"/>
        </w:rPr>
        <w:t xml:space="preserve">, 13 nov. 2019. </w:t>
      </w:r>
      <w:r w:rsidRPr="00F9258E">
        <w:rPr>
          <w:rFonts w:cs="Times New Roman"/>
        </w:rPr>
        <w:t>Disponível em: &lt;https://medium.com/ades-crypto-press/7-blockchain-based-alternatives-to-youtube-87143a6852eb&gt;. Acesso em: 9 ago. 2021</w:t>
      </w:r>
    </w:p>
    <w:p w14:paraId="110AD57C" w14:textId="77777777" w:rsidR="00F9258E" w:rsidRPr="00F9258E" w:rsidRDefault="00F9258E" w:rsidP="008B0A6D">
      <w:pPr>
        <w:pStyle w:val="Bibliografia"/>
        <w:ind w:left="540" w:hanging="450"/>
        <w:rPr>
          <w:rFonts w:cs="Times New Roman"/>
          <w:lang w:val="en-US"/>
        </w:rPr>
      </w:pPr>
      <w:r w:rsidRPr="00F9258E">
        <w:rPr>
          <w:rFonts w:cs="Times New Roman"/>
          <w:b/>
          <w:bCs/>
        </w:rPr>
        <w:t>Canal do Fernando Ulrich - YouTube</w:t>
      </w:r>
      <w:r w:rsidRPr="00F9258E">
        <w:rPr>
          <w:rFonts w:cs="Times New Roman"/>
        </w:rPr>
        <w:t xml:space="preserve">. Disponível em: &lt;https://www.youtube.com/channel/UCLJkh3QjHsLtK0LZFd28oGg&gt;. </w:t>
      </w:r>
      <w:r w:rsidRPr="00F9258E">
        <w:rPr>
          <w:rFonts w:cs="Times New Roman"/>
          <w:lang w:val="en-US"/>
        </w:rPr>
        <w:t xml:space="preserve">Acesso em: 9 ago. 2021. </w:t>
      </w:r>
    </w:p>
    <w:p w14:paraId="67ACA27A" w14:textId="77777777" w:rsidR="00F9258E" w:rsidRPr="00F9258E" w:rsidRDefault="00F9258E" w:rsidP="008B0A6D">
      <w:pPr>
        <w:pStyle w:val="Bibliografia"/>
        <w:ind w:left="540" w:hanging="450"/>
        <w:rPr>
          <w:rFonts w:cs="Times New Roman"/>
        </w:rPr>
      </w:pPr>
      <w:r w:rsidRPr="00F9258E">
        <w:rPr>
          <w:rFonts w:cs="Times New Roman"/>
          <w:lang w:val="en-US"/>
        </w:rPr>
        <w:t xml:space="preserve">COIN BUREAU. </w:t>
      </w:r>
      <w:r w:rsidRPr="00F9258E">
        <w:rPr>
          <w:rFonts w:cs="Times New Roman"/>
          <w:b/>
          <w:bCs/>
          <w:lang w:val="en-US"/>
        </w:rPr>
        <w:t>Top 10 BEST Blockchain Games: Complete Overview!!Coin Bureau</w:t>
      </w:r>
      <w:r w:rsidRPr="00F9258E">
        <w:rPr>
          <w:rFonts w:cs="Times New Roman"/>
          <w:lang w:val="en-US"/>
        </w:rPr>
        <w:t xml:space="preserve">, 11 fev. 2021. </w:t>
      </w:r>
      <w:r w:rsidRPr="00F9258E">
        <w:rPr>
          <w:rFonts w:cs="Times New Roman"/>
        </w:rPr>
        <w:t>Disponível em: &lt;https://www.coinbureau.com/analysis/best-blockchain-games/&gt;. Acesso em: 9 ago. 2021</w:t>
      </w:r>
    </w:p>
    <w:p w14:paraId="64E21782" w14:textId="77777777" w:rsidR="00F9258E" w:rsidRPr="00F9258E" w:rsidRDefault="00F9258E" w:rsidP="008B0A6D">
      <w:pPr>
        <w:pStyle w:val="Bibliografia"/>
        <w:ind w:left="540" w:hanging="450"/>
        <w:rPr>
          <w:rFonts w:cs="Times New Roman"/>
        </w:rPr>
      </w:pPr>
      <w:r w:rsidRPr="00F9258E">
        <w:rPr>
          <w:rFonts w:cs="Times New Roman"/>
          <w:b/>
          <w:bCs/>
        </w:rPr>
        <w:t>Cryptocurrency Prices, Charts And Market Capitalizations</w:t>
      </w:r>
      <w:r w:rsidRPr="00F9258E">
        <w:rPr>
          <w:rFonts w:cs="Times New Roman"/>
        </w:rPr>
        <w:t xml:space="preserve">. Disponível em: &lt;https://coinmarketcap.com/&gt;. Acesso em: 9 ago. 2021. </w:t>
      </w:r>
    </w:p>
    <w:p w14:paraId="50ACB35D" w14:textId="77777777" w:rsidR="00F9258E" w:rsidRPr="00F9258E" w:rsidRDefault="00F9258E" w:rsidP="008B0A6D">
      <w:pPr>
        <w:pStyle w:val="Bibliografia"/>
        <w:ind w:left="540" w:hanging="450"/>
        <w:rPr>
          <w:rFonts w:cs="Times New Roman"/>
          <w:lang w:val="en-US"/>
        </w:rPr>
      </w:pPr>
      <w:r w:rsidRPr="00F9258E">
        <w:rPr>
          <w:rFonts w:cs="Times New Roman"/>
          <w:b/>
          <w:bCs/>
        </w:rPr>
        <w:t>Entenda sobre a mais recente febre do setor cripto: tokens não fungíveis (NFTs)</w:t>
      </w:r>
      <w:r w:rsidRPr="00F9258E">
        <w:rPr>
          <w:rFonts w:cs="Times New Roman"/>
        </w:rPr>
        <w:t xml:space="preserve">. Disponível em: &lt;https://www.moneytimes.com.br/entenda-sobre-a-mais-recente-febre-do-setor-cripto-tokens-nao-fungiveis-nfts/&gt;. </w:t>
      </w:r>
      <w:r w:rsidRPr="00F9258E">
        <w:rPr>
          <w:rFonts w:cs="Times New Roman"/>
          <w:lang w:val="en-US"/>
        </w:rPr>
        <w:t xml:space="preserve">Acesso em: 9 ago. 2021. </w:t>
      </w:r>
    </w:p>
    <w:p w14:paraId="0C69C829" w14:textId="77777777" w:rsidR="00F9258E" w:rsidRPr="00F9258E" w:rsidRDefault="00F9258E" w:rsidP="008B0A6D">
      <w:pPr>
        <w:pStyle w:val="Bibliografia"/>
        <w:ind w:left="540" w:hanging="450"/>
        <w:rPr>
          <w:rFonts w:cs="Times New Roman"/>
          <w:lang w:val="en-US"/>
        </w:rPr>
      </w:pPr>
      <w:r w:rsidRPr="00F9258E">
        <w:rPr>
          <w:rFonts w:cs="Times New Roman"/>
          <w:b/>
          <w:bCs/>
          <w:lang w:val="en-US"/>
        </w:rPr>
        <w:t>History of bitcoin</w:t>
      </w:r>
      <w:r w:rsidRPr="00F9258E">
        <w:rPr>
          <w:rFonts w:cs="Times New Roman"/>
          <w:lang w:val="en-US"/>
        </w:rPr>
        <w:t>. , 9 ago. 2021. (Nota técnica).</w:t>
      </w:r>
    </w:p>
    <w:p w14:paraId="51308A69" w14:textId="77777777" w:rsidR="00F9258E" w:rsidRPr="00F9258E" w:rsidRDefault="00F9258E" w:rsidP="008B0A6D">
      <w:pPr>
        <w:pStyle w:val="Bibliografia"/>
        <w:ind w:left="540" w:hanging="450"/>
        <w:rPr>
          <w:rFonts w:cs="Times New Roman"/>
          <w:lang w:val="en-US"/>
        </w:rPr>
      </w:pPr>
      <w:r w:rsidRPr="00F9258E">
        <w:rPr>
          <w:rFonts w:cs="Times New Roman"/>
          <w:lang w:val="en-US"/>
        </w:rPr>
        <w:lastRenderedPageBreak/>
        <w:t xml:space="preserve">IBM. </w:t>
      </w:r>
      <w:r w:rsidRPr="00F9258E">
        <w:rPr>
          <w:rFonts w:cs="Times New Roman"/>
          <w:b/>
          <w:bCs/>
          <w:lang w:val="en-US"/>
        </w:rPr>
        <w:t>What are smart contracts on blockchain?</w:t>
      </w:r>
      <w:r w:rsidRPr="00F9258E">
        <w:rPr>
          <w:rFonts w:cs="Times New Roman"/>
          <w:lang w:val="en-US"/>
        </w:rPr>
        <w:t xml:space="preserve"> </w:t>
      </w:r>
      <w:r w:rsidRPr="00F9258E">
        <w:rPr>
          <w:rFonts w:cs="Times New Roman"/>
        </w:rPr>
        <w:t xml:space="preserve">Disponível em: &lt;https://www.ibm.com/topics/smart-contracts&gt;. </w:t>
      </w:r>
      <w:r w:rsidRPr="00F9258E">
        <w:rPr>
          <w:rFonts w:cs="Times New Roman"/>
          <w:lang w:val="en-US"/>
        </w:rPr>
        <w:t xml:space="preserve">Acesso em: 9 ago. 2021. </w:t>
      </w:r>
    </w:p>
    <w:p w14:paraId="4E3ABCDA" w14:textId="77777777" w:rsidR="00F9258E" w:rsidRPr="00F9258E" w:rsidRDefault="00F9258E" w:rsidP="008B0A6D">
      <w:pPr>
        <w:pStyle w:val="Bibliografia"/>
        <w:ind w:left="540" w:hanging="450"/>
        <w:rPr>
          <w:rFonts w:cs="Times New Roman"/>
          <w:lang w:val="en-US"/>
        </w:rPr>
      </w:pPr>
      <w:r w:rsidRPr="00F9258E">
        <w:rPr>
          <w:rFonts w:cs="Times New Roman"/>
          <w:b/>
          <w:bCs/>
          <w:lang w:val="en-US"/>
        </w:rPr>
        <w:t>MIT 15.S12 Blockchain and Money, Fall 2018 - YouTube</w:t>
      </w:r>
      <w:r w:rsidRPr="00F9258E">
        <w:rPr>
          <w:rFonts w:cs="Times New Roman"/>
          <w:lang w:val="en-US"/>
        </w:rPr>
        <w:t xml:space="preserve">. </w:t>
      </w:r>
      <w:r w:rsidRPr="00F9258E">
        <w:rPr>
          <w:rFonts w:cs="Times New Roman"/>
        </w:rPr>
        <w:t xml:space="preserve">Disponível em: &lt;https://www.youtube.com/playlist?list=PLUl4u3cNGP63UUkfL0onkxF6MYgVa04Fn&gt;. </w:t>
      </w:r>
      <w:r w:rsidRPr="00F9258E">
        <w:rPr>
          <w:rFonts w:cs="Times New Roman"/>
          <w:lang w:val="en-US"/>
        </w:rPr>
        <w:t xml:space="preserve">Acesso em: 9 ago. 2021. </w:t>
      </w:r>
    </w:p>
    <w:p w14:paraId="3E6BE7D0" w14:textId="77777777" w:rsidR="00F9258E" w:rsidRPr="00F9258E" w:rsidRDefault="00F9258E" w:rsidP="008B0A6D">
      <w:pPr>
        <w:pStyle w:val="Bibliografia"/>
        <w:ind w:left="540" w:hanging="450"/>
        <w:rPr>
          <w:rFonts w:cs="Times New Roman"/>
          <w:lang w:val="en-US"/>
        </w:rPr>
      </w:pPr>
      <w:r w:rsidRPr="00F9258E">
        <w:rPr>
          <w:rFonts w:cs="Times New Roman"/>
          <w:lang w:val="en-US"/>
        </w:rPr>
        <w:t xml:space="preserve">THE ECONOMIST. Who is Satoshi Nakamoto? </w:t>
      </w:r>
      <w:r w:rsidRPr="00F9258E">
        <w:rPr>
          <w:rFonts w:cs="Times New Roman"/>
          <w:b/>
          <w:bCs/>
          <w:lang w:val="en-US"/>
        </w:rPr>
        <w:t>The Economist</w:t>
      </w:r>
      <w:r w:rsidRPr="00F9258E">
        <w:rPr>
          <w:rFonts w:cs="Times New Roman"/>
          <w:lang w:val="en-US"/>
        </w:rPr>
        <w:t xml:space="preserve">, 2 nov. 2015. </w:t>
      </w:r>
    </w:p>
    <w:p w14:paraId="78AA272C" w14:textId="082410B5" w:rsidR="00C81C4E" w:rsidRPr="007F4A33" w:rsidRDefault="00464F54" w:rsidP="008B0A6D">
      <w:pPr>
        <w:ind w:left="540" w:hanging="450"/>
        <w:rPr>
          <w:lang w:val="en-US"/>
        </w:rPr>
      </w:pPr>
      <w:r>
        <w:fldChar w:fldCharType="end"/>
      </w:r>
    </w:p>
    <w:sectPr w:rsidR="00C81C4E" w:rsidRPr="007F4A33" w:rsidSect="00CF74EA">
      <w:headerReference w:type="default" r:id="rId11"/>
      <w:type w:val="continuous"/>
      <w:pgSz w:w="12240" w:h="15840"/>
      <w:pgMar w:top="1701" w:right="1134" w:bottom="1134" w:left="1701"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85C7C" w14:textId="77777777" w:rsidR="00616435" w:rsidRDefault="00616435" w:rsidP="0018658B">
      <w:pPr>
        <w:spacing w:after="0" w:line="240" w:lineRule="auto"/>
      </w:pPr>
      <w:r>
        <w:separator/>
      </w:r>
    </w:p>
  </w:endnote>
  <w:endnote w:type="continuationSeparator" w:id="0">
    <w:p w14:paraId="35C88899" w14:textId="77777777" w:rsidR="00616435" w:rsidRDefault="00616435" w:rsidP="0018658B">
      <w:pPr>
        <w:spacing w:after="0" w:line="240" w:lineRule="auto"/>
      </w:pPr>
      <w:r>
        <w:continuationSeparator/>
      </w:r>
    </w:p>
  </w:endnote>
  <w:endnote w:type="continuationNotice" w:id="1">
    <w:p w14:paraId="05393725" w14:textId="77777777" w:rsidR="00616435" w:rsidRDefault="006164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AE136" w14:textId="77777777" w:rsidR="00616435" w:rsidRDefault="00616435" w:rsidP="0018658B">
      <w:pPr>
        <w:spacing w:after="0" w:line="240" w:lineRule="auto"/>
      </w:pPr>
      <w:r>
        <w:separator/>
      </w:r>
    </w:p>
  </w:footnote>
  <w:footnote w:type="continuationSeparator" w:id="0">
    <w:p w14:paraId="7992DE12" w14:textId="77777777" w:rsidR="00616435" w:rsidRDefault="00616435" w:rsidP="0018658B">
      <w:pPr>
        <w:spacing w:after="0" w:line="240" w:lineRule="auto"/>
      </w:pPr>
      <w:r>
        <w:continuationSeparator/>
      </w:r>
    </w:p>
  </w:footnote>
  <w:footnote w:type="continuationNotice" w:id="1">
    <w:p w14:paraId="4593E465" w14:textId="77777777" w:rsidR="00616435" w:rsidRDefault="0061643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3473047"/>
      <w:docPartObj>
        <w:docPartGallery w:val="Page Numbers (Top of Page)"/>
        <w:docPartUnique/>
      </w:docPartObj>
    </w:sdtPr>
    <w:sdtEndPr/>
    <w:sdtContent>
      <w:p w14:paraId="548EB0A0" w14:textId="7AB46E36" w:rsidR="000C61FE" w:rsidRDefault="000C61FE">
        <w:pPr>
          <w:pStyle w:val="Cabealho"/>
          <w:jc w:val="right"/>
        </w:pPr>
        <w:r>
          <w:fldChar w:fldCharType="begin"/>
        </w:r>
        <w:r>
          <w:instrText>PAGE   \* MERGEFORMAT</w:instrText>
        </w:r>
        <w:r>
          <w:fldChar w:fldCharType="separate"/>
        </w:r>
        <w:r>
          <w:t>2</w:t>
        </w:r>
        <w:r>
          <w:fldChar w:fldCharType="end"/>
        </w:r>
      </w:p>
    </w:sdtContent>
  </w:sdt>
  <w:p w14:paraId="78162995" w14:textId="77777777" w:rsidR="000C61FE" w:rsidRDefault="000C61F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CEA"/>
    <w:multiLevelType w:val="hybridMultilevel"/>
    <w:tmpl w:val="BDF29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EE5F95"/>
    <w:multiLevelType w:val="hybridMultilevel"/>
    <w:tmpl w:val="FFFFFFFF"/>
    <w:lvl w:ilvl="0" w:tplc="2F9CBD20">
      <w:start w:val="1"/>
      <w:numFmt w:val="decimal"/>
      <w:lvlText w:val="%1."/>
      <w:lvlJc w:val="left"/>
      <w:pPr>
        <w:ind w:left="720" w:hanging="360"/>
      </w:pPr>
    </w:lvl>
    <w:lvl w:ilvl="1" w:tplc="05AAA944">
      <w:start w:val="1"/>
      <w:numFmt w:val="decimal"/>
      <w:lvlText w:val="%2."/>
      <w:lvlJc w:val="left"/>
      <w:pPr>
        <w:ind w:left="1440" w:hanging="360"/>
      </w:pPr>
    </w:lvl>
    <w:lvl w:ilvl="2" w:tplc="18028B70">
      <w:start w:val="1"/>
      <w:numFmt w:val="lowerRoman"/>
      <w:lvlText w:val="%3."/>
      <w:lvlJc w:val="right"/>
      <w:pPr>
        <w:ind w:left="2160" w:hanging="180"/>
      </w:pPr>
    </w:lvl>
    <w:lvl w:ilvl="3" w:tplc="D67849B4">
      <w:start w:val="1"/>
      <w:numFmt w:val="decimal"/>
      <w:lvlText w:val="%4."/>
      <w:lvlJc w:val="left"/>
      <w:pPr>
        <w:ind w:left="2880" w:hanging="360"/>
      </w:pPr>
    </w:lvl>
    <w:lvl w:ilvl="4" w:tplc="CCAC657C">
      <w:start w:val="1"/>
      <w:numFmt w:val="lowerLetter"/>
      <w:lvlText w:val="%5."/>
      <w:lvlJc w:val="left"/>
      <w:pPr>
        <w:ind w:left="3600" w:hanging="360"/>
      </w:pPr>
    </w:lvl>
    <w:lvl w:ilvl="5" w:tplc="C34AA3C0">
      <w:start w:val="1"/>
      <w:numFmt w:val="lowerRoman"/>
      <w:lvlText w:val="%6."/>
      <w:lvlJc w:val="right"/>
      <w:pPr>
        <w:ind w:left="4320" w:hanging="180"/>
      </w:pPr>
    </w:lvl>
    <w:lvl w:ilvl="6" w:tplc="ABB268B6">
      <w:start w:val="1"/>
      <w:numFmt w:val="decimal"/>
      <w:lvlText w:val="%7."/>
      <w:lvlJc w:val="left"/>
      <w:pPr>
        <w:ind w:left="5040" w:hanging="360"/>
      </w:pPr>
    </w:lvl>
    <w:lvl w:ilvl="7" w:tplc="98B61F60">
      <w:start w:val="1"/>
      <w:numFmt w:val="lowerLetter"/>
      <w:lvlText w:val="%8."/>
      <w:lvlJc w:val="left"/>
      <w:pPr>
        <w:ind w:left="5760" w:hanging="360"/>
      </w:pPr>
    </w:lvl>
    <w:lvl w:ilvl="8" w:tplc="1A58F19E">
      <w:start w:val="1"/>
      <w:numFmt w:val="lowerRoman"/>
      <w:lvlText w:val="%9."/>
      <w:lvlJc w:val="right"/>
      <w:pPr>
        <w:ind w:left="6480" w:hanging="180"/>
      </w:pPr>
    </w:lvl>
  </w:abstractNum>
  <w:abstractNum w:abstractNumId="2" w15:restartNumberingAfterBreak="0">
    <w:nsid w:val="034D58B9"/>
    <w:multiLevelType w:val="hybridMultilevel"/>
    <w:tmpl w:val="EDDCC7EE"/>
    <w:lvl w:ilvl="0" w:tplc="024C735A">
      <w:numFmt w:val="bullet"/>
      <w:lvlText w:val="•"/>
      <w:lvlJc w:val="left"/>
      <w:pPr>
        <w:ind w:left="121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16368E"/>
    <w:multiLevelType w:val="multilevel"/>
    <w:tmpl w:val="FFFFFFFF"/>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5B7129"/>
    <w:multiLevelType w:val="hybridMultilevel"/>
    <w:tmpl w:val="08D63BBE"/>
    <w:lvl w:ilvl="0" w:tplc="024C735A">
      <w:numFmt w:val="bullet"/>
      <w:lvlText w:val="•"/>
      <w:lvlJc w:val="left"/>
      <w:pPr>
        <w:ind w:left="121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AD547E"/>
    <w:multiLevelType w:val="hybridMultilevel"/>
    <w:tmpl w:val="3E4C3322"/>
    <w:lvl w:ilvl="0" w:tplc="1A70BC7A">
      <w:start w:val="1"/>
      <w:numFmt w:val="bullet"/>
      <w:lvlText w:val=""/>
      <w:lvlJc w:val="left"/>
      <w:pPr>
        <w:ind w:left="720" w:hanging="360"/>
      </w:pPr>
      <w:rPr>
        <w:rFonts w:ascii="Symbol" w:hAnsi="Symbol" w:hint="default"/>
      </w:rPr>
    </w:lvl>
    <w:lvl w:ilvl="1" w:tplc="03B2170E">
      <w:start w:val="1"/>
      <w:numFmt w:val="bullet"/>
      <w:lvlText w:val="o"/>
      <w:lvlJc w:val="left"/>
      <w:pPr>
        <w:ind w:left="1440" w:hanging="360"/>
      </w:pPr>
      <w:rPr>
        <w:rFonts w:ascii="Courier New" w:hAnsi="Courier New" w:hint="default"/>
      </w:rPr>
    </w:lvl>
    <w:lvl w:ilvl="2" w:tplc="E81C33B8">
      <w:start w:val="1"/>
      <w:numFmt w:val="bullet"/>
      <w:lvlText w:val=""/>
      <w:lvlJc w:val="left"/>
      <w:pPr>
        <w:ind w:left="2160" w:hanging="360"/>
      </w:pPr>
      <w:rPr>
        <w:rFonts w:ascii="Wingdings" w:hAnsi="Wingdings" w:hint="default"/>
      </w:rPr>
    </w:lvl>
    <w:lvl w:ilvl="3" w:tplc="6D3C3460">
      <w:start w:val="1"/>
      <w:numFmt w:val="bullet"/>
      <w:lvlText w:val=""/>
      <w:lvlJc w:val="left"/>
      <w:pPr>
        <w:ind w:left="2880" w:hanging="360"/>
      </w:pPr>
      <w:rPr>
        <w:rFonts w:ascii="Symbol" w:hAnsi="Symbol" w:hint="default"/>
      </w:rPr>
    </w:lvl>
    <w:lvl w:ilvl="4" w:tplc="A586B036">
      <w:start w:val="1"/>
      <w:numFmt w:val="bullet"/>
      <w:lvlText w:val="o"/>
      <w:lvlJc w:val="left"/>
      <w:pPr>
        <w:ind w:left="3600" w:hanging="360"/>
      </w:pPr>
      <w:rPr>
        <w:rFonts w:ascii="Courier New" w:hAnsi="Courier New" w:hint="default"/>
      </w:rPr>
    </w:lvl>
    <w:lvl w:ilvl="5" w:tplc="7D3CED82">
      <w:start w:val="1"/>
      <w:numFmt w:val="bullet"/>
      <w:lvlText w:val=""/>
      <w:lvlJc w:val="left"/>
      <w:pPr>
        <w:ind w:left="4320" w:hanging="360"/>
      </w:pPr>
      <w:rPr>
        <w:rFonts w:ascii="Wingdings" w:hAnsi="Wingdings" w:hint="default"/>
      </w:rPr>
    </w:lvl>
    <w:lvl w:ilvl="6" w:tplc="13CA76DC">
      <w:start w:val="1"/>
      <w:numFmt w:val="bullet"/>
      <w:lvlText w:val=""/>
      <w:lvlJc w:val="left"/>
      <w:pPr>
        <w:ind w:left="5040" w:hanging="360"/>
      </w:pPr>
      <w:rPr>
        <w:rFonts w:ascii="Symbol" w:hAnsi="Symbol" w:hint="default"/>
      </w:rPr>
    </w:lvl>
    <w:lvl w:ilvl="7" w:tplc="4ED474BA">
      <w:start w:val="1"/>
      <w:numFmt w:val="bullet"/>
      <w:lvlText w:val="o"/>
      <w:lvlJc w:val="left"/>
      <w:pPr>
        <w:ind w:left="5760" w:hanging="360"/>
      </w:pPr>
      <w:rPr>
        <w:rFonts w:ascii="Courier New" w:hAnsi="Courier New" w:hint="default"/>
      </w:rPr>
    </w:lvl>
    <w:lvl w:ilvl="8" w:tplc="95CAE5A8">
      <w:start w:val="1"/>
      <w:numFmt w:val="bullet"/>
      <w:lvlText w:val=""/>
      <w:lvlJc w:val="left"/>
      <w:pPr>
        <w:ind w:left="6480" w:hanging="360"/>
      </w:pPr>
      <w:rPr>
        <w:rFonts w:ascii="Wingdings" w:hAnsi="Wingdings" w:hint="default"/>
      </w:rPr>
    </w:lvl>
  </w:abstractNum>
  <w:abstractNum w:abstractNumId="6" w15:restartNumberingAfterBreak="0">
    <w:nsid w:val="06D018E3"/>
    <w:multiLevelType w:val="multilevel"/>
    <w:tmpl w:val="6846CF0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15:restartNumberingAfterBreak="0">
    <w:nsid w:val="07365983"/>
    <w:multiLevelType w:val="hybridMultilevel"/>
    <w:tmpl w:val="9266DD0C"/>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8" w15:restartNumberingAfterBreak="0">
    <w:nsid w:val="0ABC7EFD"/>
    <w:multiLevelType w:val="hybridMultilevel"/>
    <w:tmpl w:val="FFFFFFFF"/>
    <w:lvl w:ilvl="0" w:tplc="2C946FF4">
      <w:start w:val="1"/>
      <w:numFmt w:val="bullet"/>
      <w:lvlText w:val="·"/>
      <w:lvlJc w:val="left"/>
      <w:pPr>
        <w:ind w:left="720" w:hanging="360"/>
      </w:pPr>
      <w:rPr>
        <w:rFonts w:ascii="Symbol" w:hAnsi="Symbol" w:hint="default"/>
      </w:rPr>
    </w:lvl>
    <w:lvl w:ilvl="1" w:tplc="55CCF120">
      <w:start w:val="1"/>
      <w:numFmt w:val="bullet"/>
      <w:lvlText w:val="o"/>
      <w:lvlJc w:val="left"/>
      <w:pPr>
        <w:ind w:left="1440" w:hanging="360"/>
      </w:pPr>
      <w:rPr>
        <w:rFonts w:ascii="Courier New" w:hAnsi="Courier New" w:hint="default"/>
      </w:rPr>
    </w:lvl>
    <w:lvl w:ilvl="2" w:tplc="F9AAA4FE">
      <w:start w:val="1"/>
      <w:numFmt w:val="bullet"/>
      <w:lvlText w:val=""/>
      <w:lvlJc w:val="left"/>
      <w:pPr>
        <w:ind w:left="2160" w:hanging="360"/>
      </w:pPr>
      <w:rPr>
        <w:rFonts w:ascii="Wingdings" w:hAnsi="Wingdings" w:hint="default"/>
      </w:rPr>
    </w:lvl>
    <w:lvl w:ilvl="3" w:tplc="350438D2">
      <w:start w:val="1"/>
      <w:numFmt w:val="bullet"/>
      <w:lvlText w:val=""/>
      <w:lvlJc w:val="left"/>
      <w:pPr>
        <w:ind w:left="2880" w:hanging="360"/>
      </w:pPr>
      <w:rPr>
        <w:rFonts w:ascii="Symbol" w:hAnsi="Symbol" w:hint="default"/>
      </w:rPr>
    </w:lvl>
    <w:lvl w:ilvl="4" w:tplc="632ABB2C">
      <w:start w:val="1"/>
      <w:numFmt w:val="bullet"/>
      <w:lvlText w:val="o"/>
      <w:lvlJc w:val="left"/>
      <w:pPr>
        <w:ind w:left="3600" w:hanging="360"/>
      </w:pPr>
      <w:rPr>
        <w:rFonts w:ascii="Courier New" w:hAnsi="Courier New" w:hint="default"/>
      </w:rPr>
    </w:lvl>
    <w:lvl w:ilvl="5" w:tplc="167E5088">
      <w:start w:val="1"/>
      <w:numFmt w:val="bullet"/>
      <w:lvlText w:val=""/>
      <w:lvlJc w:val="left"/>
      <w:pPr>
        <w:ind w:left="4320" w:hanging="360"/>
      </w:pPr>
      <w:rPr>
        <w:rFonts w:ascii="Wingdings" w:hAnsi="Wingdings" w:hint="default"/>
      </w:rPr>
    </w:lvl>
    <w:lvl w:ilvl="6" w:tplc="F47027D8">
      <w:start w:val="1"/>
      <w:numFmt w:val="bullet"/>
      <w:lvlText w:val=""/>
      <w:lvlJc w:val="left"/>
      <w:pPr>
        <w:ind w:left="5040" w:hanging="360"/>
      </w:pPr>
      <w:rPr>
        <w:rFonts w:ascii="Symbol" w:hAnsi="Symbol" w:hint="default"/>
      </w:rPr>
    </w:lvl>
    <w:lvl w:ilvl="7" w:tplc="E572FFA8">
      <w:start w:val="1"/>
      <w:numFmt w:val="bullet"/>
      <w:lvlText w:val="o"/>
      <w:lvlJc w:val="left"/>
      <w:pPr>
        <w:ind w:left="5760" w:hanging="360"/>
      </w:pPr>
      <w:rPr>
        <w:rFonts w:ascii="Courier New" w:hAnsi="Courier New" w:hint="default"/>
      </w:rPr>
    </w:lvl>
    <w:lvl w:ilvl="8" w:tplc="7C1469DA">
      <w:start w:val="1"/>
      <w:numFmt w:val="bullet"/>
      <w:lvlText w:val=""/>
      <w:lvlJc w:val="left"/>
      <w:pPr>
        <w:ind w:left="6480" w:hanging="360"/>
      </w:pPr>
      <w:rPr>
        <w:rFonts w:ascii="Wingdings" w:hAnsi="Wingdings" w:hint="default"/>
      </w:rPr>
    </w:lvl>
  </w:abstractNum>
  <w:abstractNum w:abstractNumId="9" w15:restartNumberingAfterBreak="0">
    <w:nsid w:val="0BEA4115"/>
    <w:multiLevelType w:val="hybridMultilevel"/>
    <w:tmpl w:val="29589606"/>
    <w:lvl w:ilvl="0" w:tplc="889ADC6C">
      <w:start w:val="1"/>
      <w:numFmt w:val="bullet"/>
      <w:lvlText w:val=""/>
      <w:lvlJc w:val="left"/>
      <w:pPr>
        <w:ind w:left="720" w:hanging="360"/>
      </w:pPr>
      <w:rPr>
        <w:rFonts w:ascii="Symbol" w:hAnsi="Symbol" w:cs="Symbol" w:hint="default"/>
      </w:rPr>
    </w:lvl>
    <w:lvl w:ilvl="1" w:tplc="9E34D6FE">
      <w:start w:val="1"/>
      <w:numFmt w:val="bullet"/>
      <w:lvlText w:val="o"/>
      <w:lvlJc w:val="left"/>
      <w:pPr>
        <w:ind w:left="1440" w:hanging="360"/>
      </w:pPr>
      <w:rPr>
        <w:rFonts w:ascii="Courier New" w:hAnsi="Courier New" w:cs="Courier New" w:hint="default"/>
      </w:rPr>
    </w:lvl>
    <w:lvl w:ilvl="2" w:tplc="796A62D8">
      <w:start w:val="1"/>
      <w:numFmt w:val="bullet"/>
      <w:lvlText w:val=""/>
      <w:lvlJc w:val="left"/>
      <w:pPr>
        <w:ind w:left="2160" w:hanging="360"/>
      </w:pPr>
      <w:rPr>
        <w:rFonts w:ascii="Wingdings" w:hAnsi="Wingdings" w:cs="Wingdings" w:hint="default"/>
      </w:rPr>
    </w:lvl>
    <w:lvl w:ilvl="3" w:tplc="897C000E">
      <w:start w:val="1"/>
      <w:numFmt w:val="bullet"/>
      <w:lvlText w:val=""/>
      <w:lvlJc w:val="left"/>
      <w:pPr>
        <w:ind w:left="2880" w:hanging="360"/>
      </w:pPr>
      <w:rPr>
        <w:rFonts w:ascii="Symbol" w:hAnsi="Symbol" w:cs="Symbol" w:hint="default"/>
      </w:rPr>
    </w:lvl>
    <w:lvl w:ilvl="4" w:tplc="8D8CCDEC">
      <w:start w:val="1"/>
      <w:numFmt w:val="bullet"/>
      <w:lvlText w:val="o"/>
      <w:lvlJc w:val="left"/>
      <w:pPr>
        <w:ind w:left="3600" w:hanging="360"/>
      </w:pPr>
      <w:rPr>
        <w:rFonts w:ascii="Courier New" w:hAnsi="Courier New" w:cs="Courier New" w:hint="default"/>
      </w:rPr>
    </w:lvl>
    <w:lvl w:ilvl="5" w:tplc="73FAD2B8">
      <w:start w:val="1"/>
      <w:numFmt w:val="bullet"/>
      <w:lvlText w:val=""/>
      <w:lvlJc w:val="left"/>
      <w:pPr>
        <w:ind w:left="4320" w:hanging="360"/>
      </w:pPr>
      <w:rPr>
        <w:rFonts w:ascii="Wingdings" w:hAnsi="Wingdings" w:cs="Wingdings" w:hint="default"/>
      </w:rPr>
    </w:lvl>
    <w:lvl w:ilvl="6" w:tplc="9A5A0B90">
      <w:start w:val="1"/>
      <w:numFmt w:val="bullet"/>
      <w:lvlText w:val=""/>
      <w:lvlJc w:val="left"/>
      <w:pPr>
        <w:ind w:left="5040" w:hanging="360"/>
      </w:pPr>
      <w:rPr>
        <w:rFonts w:ascii="Symbol" w:hAnsi="Symbol" w:cs="Symbol" w:hint="default"/>
      </w:rPr>
    </w:lvl>
    <w:lvl w:ilvl="7" w:tplc="143A7316">
      <w:start w:val="1"/>
      <w:numFmt w:val="bullet"/>
      <w:lvlText w:val="o"/>
      <w:lvlJc w:val="left"/>
      <w:pPr>
        <w:ind w:left="5760" w:hanging="360"/>
      </w:pPr>
      <w:rPr>
        <w:rFonts w:ascii="Courier New" w:hAnsi="Courier New" w:cs="Courier New" w:hint="default"/>
      </w:rPr>
    </w:lvl>
    <w:lvl w:ilvl="8" w:tplc="A822B196">
      <w:start w:val="1"/>
      <w:numFmt w:val="bullet"/>
      <w:lvlText w:val=""/>
      <w:lvlJc w:val="left"/>
      <w:pPr>
        <w:ind w:left="6480" w:hanging="360"/>
      </w:pPr>
      <w:rPr>
        <w:rFonts w:ascii="Wingdings" w:hAnsi="Wingdings" w:cs="Wingdings" w:hint="default"/>
      </w:rPr>
    </w:lvl>
  </w:abstractNum>
  <w:abstractNum w:abstractNumId="10" w15:restartNumberingAfterBreak="0">
    <w:nsid w:val="0E481D53"/>
    <w:multiLevelType w:val="hybridMultilevel"/>
    <w:tmpl w:val="4C62AE9C"/>
    <w:lvl w:ilvl="0" w:tplc="248C9114">
      <w:start w:val="1"/>
      <w:numFmt w:val="decimal"/>
      <w:lvlText w:val="%1."/>
      <w:lvlJc w:val="left"/>
      <w:pPr>
        <w:ind w:left="720" w:hanging="360"/>
      </w:pPr>
    </w:lvl>
    <w:lvl w:ilvl="1" w:tplc="230CFF4C">
      <w:start w:val="1"/>
      <w:numFmt w:val="lowerLetter"/>
      <w:lvlText w:val="%2."/>
      <w:lvlJc w:val="left"/>
      <w:pPr>
        <w:ind w:left="1440" w:hanging="360"/>
      </w:pPr>
    </w:lvl>
    <w:lvl w:ilvl="2" w:tplc="C4FE00A0">
      <w:start w:val="1"/>
      <w:numFmt w:val="lowerRoman"/>
      <w:lvlText w:val="%3."/>
      <w:lvlJc w:val="right"/>
      <w:pPr>
        <w:ind w:left="2160" w:hanging="180"/>
      </w:pPr>
    </w:lvl>
    <w:lvl w:ilvl="3" w:tplc="499A1EB6">
      <w:start w:val="1"/>
      <w:numFmt w:val="decimal"/>
      <w:lvlText w:val="%4."/>
      <w:lvlJc w:val="left"/>
      <w:pPr>
        <w:ind w:left="2880" w:hanging="360"/>
      </w:pPr>
    </w:lvl>
    <w:lvl w:ilvl="4" w:tplc="A8403E68">
      <w:start w:val="1"/>
      <w:numFmt w:val="decimal"/>
      <w:lvlText w:val="%5."/>
      <w:lvlJc w:val="left"/>
      <w:pPr>
        <w:ind w:left="3600" w:hanging="360"/>
      </w:pPr>
    </w:lvl>
    <w:lvl w:ilvl="5" w:tplc="69182448">
      <w:start w:val="1"/>
      <w:numFmt w:val="decimal"/>
      <w:lvlText w:val="%6."/>
      <w:lvlJc w:val="left"/>
      <w:pPr>
        <w:ind w:left="4320" w:hanging="180"/>
      </w:pPr>
    </w:lvl>
    <w:lvl w:ilvl="6" w:tplc="24CC0D72">
      <w:start w:val="1"/>
      <w:numFmt w:val="decimal"/>
      <w:lvlText w:val="%7."/>
      <w:lvlJc w:val="left"/>
      <w:pPr>
        <w:ind w:left="5040" w:hanging="360"/>
      </w:pPr>
    </w:lvl>
    <w:lvl w:ilvl="7" w:tplc="4D402690">
      <w:start w:val="1"/>
      <w:numFmt w:val="lowerLetter"/>
      <w:lvlText w:val="%8."/>
      <w:lvlJc w:val="left"/>
      <w:pPr>
        <w:ind w:left="5760" w:hanging="360"/>
      </w:pPr>
    </w:lvl>
    <w:lvl w:ilvl="8" w:tplc="C3262044">
      <w:start w:val="1"/>
      <w:numFmt w:val="lowerRoman"/>
      <w:lvlText w:val="%9."/>
      <w:lvlJc w:val="right"/>
      <w:pPr>
        <w:ind w:left="6480" w:hanging="180"/>
      </w:pPr>
    </w:lvl>
  </w:abstractNum>
  <w:abstractNum w:abstractNumId="11" w15:restartNumberingAfterBreak="0">
    <w:nsid w:val="14327F6F"/>
    <w:multiLevelType w:val="multilevel"/>
    <w:tmpl w:val="FFFFFFFF"/>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1482775B"/>
    <w:multiLevelType w:val="multilevel"/>
    <w:tmpl w:val="89A2883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3" w15:restartNumberingAfterBreak="0">
    <w:nsid w:val="19940592"/>
    <w:multiLevelType w:val="multilevel"/>
    <w:tmpl w:val="068CA9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AA97D18"/>
    <w:multiLevelType w:val="hybridMultilevel"/>
    <w:tmpl w:val="A7448966"/>
    <w:lvl w:ilvl="0" w:tplc="024C735A">
      <w:numFmt w:val="bullet"/>
      <w:lvlText w:val="•"/>
      <w:lvlJc w:val="left"/>
      <w:pPr>
        <w:ind w:left="1210" w:hanging="360"/>
      </w:pPr>
      <w:rPr>
        <w:rFonts w:ascii="Times New Roman" w:eastAsia="Times New Roman" w:hAnsi="Times New Roman" w:cs="Times New Roman" w:hint="default"/>
      </w:rPr>
    </w:lvl>
    <w:lvl w:ilvl="1" w:tplc="04090003" w:tentative="1">
      <w:start w:val="1"/>
      <w:numFmt w:val="bullet"/>
      <w:lvlText w:val="o"/>
      <w:lvlJc w:val="left"/>
      <w:pPr>
        <w:ind w:left="1930" w:hanging="360"/>
      </w:pPr>
      <w:rPr>
        <w:rFonts w:ascii="Courier New" w:hAnsi="Courier New" w:cs="Courier New" w:hint="default"/>
      </w:rPr>
    </w:lvl>
    <w:lvl w:ilvl="2" w:tplc="04090005" w:tentative="1">
      <w:start w:val="1"/>
      <w:numFmt w:val="bullet"/>
      <w:lvlText w:val=""/>
      <w:lvlJc w:val="left"/>
      <w:pPr>
        <w:ind w:left="2650" w:hanging="360"/>
      </w:pPr>
      <w:rPr>
        <w:rFonts w:ascii="Wingdings" w:hAnsi="Wingdings" w:hint="default"/>
      </w:rPr>
    </w:lvl>
    <w:lvl w:ilvl="3" w:tplc="04090001" w:tentative="1">
      <w:start w:val="1"/>
      <w:numFmt w:val="bullet"/>
      <w:lvlText w:val=""/>
      <w:lvlJc w:val="left"/>
      <w:pPr>
        <w:ind w:left="3370" w:hanging="360"/>
      </w:pPr>
      <w:rPr>
        <w:rFonts w:ascii="Symbol" w:hAnsi="Symbol" w:hint="default"/>
      </w:rPr>
    </w:lvl>
    <w:lvl w:ilvl="4" w:tplc="04090003" w:tentative="1">
      <w:start w:val="1"/>
      <w:numFmt w:val="bullet"/>
      <w:lvlText w:val="o"/>
      <w:lvlJc w:val="left"/>
      <w:pPr>
        <w:ind w:left="4090" w:hanging="360"/>
      </w:pPr>
      <w:rPr>
        <w:rFonts w:ascii="Courier New" w:hAnsi="Courier New" w:cs="Courier New" w:hint="default"/>
      </w:rPr>
    </w:lvl>
    <w:lvl w:ilvl="5" w:tplc="04090005" w:tentative="1">
      <w:start w:val="1"/>
      <w:numFmt w:val="bullet"/>
      <w:lvlText w:val=""/>
      <w:lvlJc w:val="left"/>
      <w:pPr>
        <w:ind w:left="4810" w:hanging="360"/>
      </w:pPr>
      <w:rPr>
        <w:rFonts w:ascii="Wingdings" w:hAnsi="Wingdings" w:hint="default"/>
      </w:rPr>
    </w:lvl>
    <w:lvl w:ilvl="6" w:tplc="04090001" w:tentative="1">
      <w:start w:val="1"/>
      <w:numFmt w:val="bullet"/>
      <w:lvlText w:val=""/>
      <w:lvlJc w:val="left"/>
      <w:pPr>
        <w:ind w:left="5530" w:hanging="360"/>
      </w:pPr>
      <w:rPr>
        <w:rFonts w:ascii="Symbol" w:hAnsi="Symbol" w:hint="default"/>
      </w:rPr>
    </w:lvl>
    <w:lvl w:ilvl="7" w:tplc="04090003" w:tentative="1">
      <w:start w:val="1"/>
      <w:numFmt w:val="bullet"/>
      <w:lvlText w:val="o"/>
      <w:lvlJc w:val="left"/>
      <w:pPr>
        <w:ind w:left="6250" w:hanging="360"/>
      </w:pPr>
      <w:rPr>
        <w:rFonts w:ascii="Courier New" w:hAnsi="Courier New" w:cs="Courier New" w:hint="default"/>
      </w:rPr>
    </w:lvl>
    <w:lvl w:ilvl="8" w:tplc="04090005" w:tentative="1">
      <w:start w:val="1"/>
      <w:numFmt w:val="bullet"/>
      <w:lvlText w:val=""/>
      <w:lvlJc w:val="left"/>
      <w:pPr>
        <w:ind w:left="6970" w:hanging="360"/>
      </w:pPr>
      <w:rPr>
        <w:rFonts w:ascii="Wingdings" w:hAnsi="Wingdings" w:hint="default"/>
      </w:rPr>
    </w:lvl>
  </w:abstractNum>
  <w:abstractNum w:abstractNumId="15" w15:restartNumberingAfterBreak="0">
    <w:nsid w:val="1CED77AE"/>
    <w:multiLevelType w:val="hybridMultilevel"/>
    <w:tmpl w:val="2BCEC26E"/>
    <w:lvl w:ilvl="0" w:tplc="A7C4BBB6">
      <w:start w:val="1"/>
      <w:numFmt w:val="bullet"/>
      <w:lvlText w:val="·"/>
      <w:lvlJc w:val="left"/>
      <w:pPr>
        <w:ind w:left="720" w:hanging="360"/>
      </w:pPr>
      <w:rPr>
        <w:rFonts w:ascii="Symbol" w:hAnsi="Symbol" w:hint="default"/>
      </w:rPr>
    </w:lvl>
    <w:lvl w:ilvl="1" w:tplc="E244E958">
      <w:start w:val="1"/>
      <w:numFmt w:val="bullet"/>
      <w:lvlText w:val="o"/>
      <w:lvlJc w:val="left"/>
      <w:pPr>
        <w:ind w:left="1440" w:hanging="360"/>
      </w:pPr>
      <w:rPr>
        <w:rFonts w:ascii="Courier New" w:hAnsi="Courier New" w:hint="default"/>
      </w:rPr>
    </w:lvl>
    <w:lvl w:ilvl="2" w:tplc="77F8CAC2">
      <w:start w:val="1"/>
      <w:numFmt w:val="bullet"/>
      <w:lvlText w:val=""/>
      <w:lvlJc w:val="left"/>
      <w:pPr>
        <w:ind w:left="2160" w:hanging="360"/>
      </w:pPr>
      <w:rPr>
        <w:rFonts w:ascii="Wingdings" w:hAnsi="Wingdings" w:hint="default"/>
      </w:rPr>
    </w:lvl>
    <w:lvl w:ilvl="3" w:tplc="158E394C">
      <w:start w:val="1"/>
      <w:numFmt w:val="bullet"/>
      <w:lvlText w:val=""/>
      <w:lvlJc w:val="left"/>
      <w:pPr>
        <w:ind w:left="2880" w:hanging="360"/>
      </w:pPr>
      <w:rPr>
        <w:rFonts w:ascii="Symbol" w:hAnsi="Symbol" w:hint="default"/>
      </w:rPr>
    </w:lvl>
    <w:lvl w:ilvl="4" w:tplc="7B9EC17E">
      <w:start w:val="1"/>
      <w:numFmt w:val="bullet"/>
      <w:lvlText w:val="o"/>
      <w:lvlJc w:val="left"/>
      <w:pPr>
        <w:ind w:left="3600" w:hanging="360"/>
      </w:pPr>
      <w:rPr>
        <w:rFonts w:ascii="Courier New" w:hAnsi="Courier New" w:hint="default"/>
      </w:rPr>
    </w:lvl>
    <w:lvl w:ilvl="5" w:tplc="7AA8E964">
      <w:start w:val="1"/>
      <w:numFmt w:val="bullet"/>
      <w:lvlText w:val=""/>
      <w:lvlJc w:val="left"/>
      <w:pPr>
        <w:ind w:left="4320" w:hanging="360"/>
      </w:pPr>
      <w:rPr>
        <w:rFonts w:ascii="Wingdings" w:hAnsi="Wingdings" w:hint="default"/>
      </w:rPr>
    </w:lvl>
    <w:lvl w:ilvl="6" w:tplc="2200DD04">
      <w:start w:val="1"/>
      <w:numFmt w:val="bullet"/>
      <w:lvlText w:val=""/>
      <w:lvlJc w:val="left"/>
      <w:pPr>
        <w:ind w:left="5040" w:hanging="360"/>
      </w:pPr>
      <w:rPr>
        <w:rFonts w:ascii="Symbol" w:hAnsi="Symbol" w:hint="default"/>
      </w:rPr>
    </w:lvl>
    <w:lvl w:ilvl="7" w:tplc="6F6ACA58">
      <w:start w:val="1"/>
      <w:numFmt w:val="bullet"/>
      <w:lvlText w:val="o"/>
      <w:lvlJc w:val="left"/>
      <w:pPr>
        <w:ind w:left="5760" w:hanging="360"/>
      </w:pPr>
      <w:rPr>
        <w:rFonts w:ascii="Courier New" w:hAnsi="Courier New" w:hint="default"/>
      </w:rPr>
    </w:lvl>
    <w:lvl w:ilvl="8" w:tplc="3A7AE656">
      <w:start w:val="1"/>
      <w:numFmt w:val="bullet"/>
      <w:lvlText w:val=""/>
      <w:lvlJc w:val="left"/>
      <w:pPr>
        <w:ind w:left="6480" w:hanging="360"/>
      </w:pPr>
      <w:rPr>
        <w:rFonts w:ascii="Wingdings" w:hAnsi="Wingdings" w:hint="default"/>
      </w:rPr>
    </w:lvl>
  </w:abstractNum>
  <w:abstractNum w:abstractNumId="16" w15:restartNumberingAfterBreak="0">
    <w:nsid w:val="1F5F2AB4"/>
    <w:multiLevelType w:val="hybridMultilevel"/>
    <w:tmpl w:val="F140EB20"/>
    <w:lvl w:ilvl="0" w:tplc="A762DBD0">
      <w:start w:val="1"/>
      <w:numFmt w:val="decimal"/>
      <w:lvlText w:val="%1."/>
      <w:lvlJc w:val="left"/>
      <w:pPr>
        <w:ind w:left="720" w:hanging="360"/>
      </w:pPr>
    </w:lvl>
    <w:lvl w:ilvl="1" w:tplc="6568DE20">
      <w:start w:val="1"/>
      <w:numFmt w:val="decimal"/>
      <w:lvlText w:val="%2."/>
      <w:lvlJc w:val="left"/>
      <w:pPr>
        <w:ind w:left="1440" w:hanging="360"/>
      </w:pPr>
    </w:lvl>
    <w:lvl w:ilvl="2" w:tplc="1B04EF88">
      <w:start w:val="1"/>
      <w:numFmt w:val="decimal"/>
      <w:lvlText w:val="%3."/>
      <w:lvlJc w:val="left"/>
      <w:pPr>
        <w:ind w:left="2160" w:hanging="180"/>
      </w:pPr>
    </w:lvl>
    <w:lvl w:ilvl="3" w:tplc="D6341ECA">
      <w:start w:val="1"/>
      <w:numFmt w:val="decimal"/>
      <w:lvlText w:val="%4."/>
      <w:lvlJc w:val="left"/>
      <w:pPr>
        <w:ind w:left="2880" w:hanging="360"/>
      </w:pPr>
    </w:lvl>
    <w:lvl w:ilvl="4" w:tplc="73BEA026">
      <w:start w:val="1"/>
      <w:numFmt w:val="decimal"/>
      <w:lvlText w:val="%5."/>
      <w:lvlJc w:val="left"/>
      <w:pPr>
        <w:ind w:left="3600" w:hanging="360"/>
      </w:pPr>
    </w:lvl>
    <w:lvl w:ilvl="5" w:tplc="55E2106E">
      <w:start w:val="1"/>
      <w:numFmt w:val="decimal"/>
      <w:lvlText w:val="%6."/>
      <w:lvlJc w:val="left"/>
      <w:pPr>
        <w:ind w:left="4320" w:hanging="180"/>
      </w:pPr>
    </w:lvl>
    <w:lvl w:ilvl="6" w:tplc="AF68A1F0">
      <w:start w:val="1"/>
      <w:numFmt w:val="decimal"/>
      <w:lvlText w:val="%7."/>
      <w:lvlJc w:val="left"/>
      <w:pPr>
        <w:ind w:left="5040" w:hanging="360"/>
      </w:pPr>
    </w:lvl>
    <w:lvl w:ilvl="7" w:tplc="F1701F0A">
      <w:start w:val="1"/>
      <w:numFmt w:val="lowerLetter"/>
      <w:lvlText w:val="%8."/>
      <w:lvlJc w:val="left"/>
      <w:pPr>
        <w:ind w:left="5760" w:hanging="360"/>
      </w:pPr>
    </w:lvl>
    <w:lvl w:ilvl="8" w:tplc="3EA0D186">
      <w:start w:val="1"/>
      <w:numFmt w:val="lowerRoman"/>
      <w:lvlText w:val="%9."/>
      <w:lvlJc w:val="right"/>
      <w:pPr>
        <w:ind w:left="6480" w:hanging="180"/>
      </w:pPr>
    </w:lvl>
  </w:abstractNum>
  <w:abstractNum w:abstractNumId="17" w15:restartNumberingAfterBreak="0">
    <w:nsid w:val="27A64852"/>
    <w:multiLevelType w:val="hybridMultilevel"/>
    <w:tmpl w:val="FA72846A"/>
    <w:lvl w:ilvl="0" w:tplc="0B4EFE72">
      <w:numFmt w:val="bullet"/>
      <w:lvlText w:val=""/>
      <w:lvlJc w:val="left"/>
      <w:pPr>
        <w:ind w:left="2020" w:hanging="360"/>
      </w:pPr>
      <w:rPr>
        <w:rFonts w:ascii="Wingdings" w:eastAsiaTheme="minorEastAsia" w:hAnsi="Wingdings" w:cs="Times New Roman" w:hint="default"/>
      </w:rPr>
    </w:lvl>
    <w:lvl w:ilvl="1" w:tplc="04090003" w:tentative="1">
      <w:start w:val="1"/>
      <w:numFmt w:val="bullet"/>
      <w:lvlText w:val="o"/>
      <w:lvlJc w:val="left"/>
      <w:pPr>
        <w:ind w:left="2740" w:hanging="360"/>
      </w:pPr>
      <w:rPr>
        <w:rFonts w:ascii="Courier New" w:hAnsi="Courier New" w:cs="Courier New" w:hint="default"/>
      </w:rPr>
    </w:lvl>
    <w:lvl w:ilvl="2" w:tplc="04090005" w:tentative="1">
      <w:start w:val="1"/>
      <w:numFmt w:val="bullet"/>
      <w:lvlText w:val=""/>
      <w:lvlJc w:val="left"/>
      <w:pPr>
        <w:ind w:left="3460" w:hanging="360"/>
      </w:pPr>
      <w:rPr>
        <w:rFonts w:ascii="Wingdings" w:hAnsi="Wingdings" w:hint="default"/>
      </w:rPr>
    </w:lvl>
    <w:lvl w:ilvl="3" w:tplc="04090001" w:tentative="1">
      <w:start w:val="1"/>
      <w:numFmt w:val="bullet"/>
      <w:lvlText w:val=""/>
      <w:lvlJc w:val="left"/>
      <w:pPr>
        <w:ind w:left="4180" w:hanging="360"/>
      </w:pPr>
      <w:rPr>
        <w:rFonts w:ascii="Symbol" w:hAnsi="Symbol" w:hint="default"/>
      </w:rPr>
    </w:lvl>
    <w:lvl w:ilvl="4" w:tplc="04090003" w:tentative="1">
      <w:start w:val="1"/>
      <w:numFmt w:val="bullet"/>
      <w:lvlText w:val="o"/>
      <w:lvlJc w:val="left"/>
      <w:pPr>
        <w:ind w:left="4900" w:hanging="360"/>
      </w:pPr>
      <w:rPr>
        <w:rFonts w:ascii="Courier New" w:hAnsi="Courier New" w:cs="Courier New" w:hint="default"/>
      </w:rPr>
    </w:lvl>
    <w:lvl w:ilvl="5" w:tplc="04090005" w:tentative="1">
      <w:start w:val="1"/>
      <w:numFmt w:val="bullet"/>
      <w:lvlText w:val=""/>
      <w:lvlJc w:val="left"/>
      <w:pPr>
        <w:ind w:left="5620" w:hanging="360"/>
      </w:pPr>
      <w:rPr>
        <w:rFonts w:ascii="Wingdings" w:hAnsi="Wingdings" w:hint="default"/>
      </w:rPr>
    </w:lvl>
    <w:lvl w:ilvl="6" w:tplc="04090001" w:tentative="1">
      <w:start w:val="1"/>
      <w:numFmt w:val="bullet"/>
      <w:lvlText w:val=""/>
      <w:lvlJc w:val="left"/>
      <w:pPr>
        <w:ind w:left="6340" w:hanging="360"/>
      </w:pPr>
      <w:rPr>
        <w:rFonts w:ascii="Symbol" w:hAnsi="Symbol" w:hint="default"/>
      </w:rPr>
    </w:lvl>
    <w:lvl w:ilvl="7" w:tplc="04090003" w:tentative="1">
      <w:start w:val="1"/>
      <w:numFmt w:val="bullet"/>
      <w:lvlText w:val="o"/>
      <w:lvlJc w:val="left"/>
      <w:pPr>
        <w:ind w:left="7060" w:hanging="360"/>
      </w:pPr>
      <w:rPr>
        <w:rFonts w:ascii="Courier New" w:hAnsi="Courier New" w:cs="Courier New" w:hint="default"/>
      </w:rPr>
    </w:lvl>
    <w:lvl w:ilvl="8" w:tplc="04090005" w:tentative="1">
      <w:start w:val="1"/>
      <w:numFmt w:val="bullet"/>
      <w:lvlText w:val=""/>
      <w:lvlJc w:val="left"/>
      <w:pPr>
        <w:ind w:left="7780" w:hanging="360"/>
      </w:pPr>
      <w:rPr>
        <w:rFonts w:ascii="Wingdings" w:hAnsi="Wingdings" w:hint="default"/>
      </w:rPr>
    </w:lvl>
  </w:abstractNum>
  <w:abstractNum w:abstractNumId="18" w15:restartNumberingAfterBreak="0">
    <w:nsid w:val="2B4541D5"/>
    <w:multiLevelType w:val="hybridMultilevel"/>
    <w:tmpl w:val="133C4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B83AE1"/>
    <w:multiLevelType w:val="hybridMultilevel"/>
    <w:tmpl w:val="2500E172"/>
    <w:lvl w:ilvl="0" w:tplc="5B3A1E00">
      <w:start w:val="1"/>
      <w:numFmt w:val="decimal"/>
      <w:lvlText w:val="%1."/>
      <w:lvlJc w:val="left"/>
      <w:pPr>
        <w:ind w:left="720" w:hanging="360"/>
      </w:pPr>
    </w:lvl>
    <w:lvl w:ilvl="1" w:tplc="541AFDD2">
      <w:start w:val="1"/>
      <w:numFmt w:val="decimal"/>
      <w:lvlText w:val="%2."/>
      <w:lvlJc w:val="left"/>
      <w:pPr>
        <w:ind w:left="1440" w:hanging="360"/>
      </w:pPr>
    </w:lvl>
    <w:lvl w:ilvl="2" w:tplc="F21CD77C">
      <w:start w:val="1"/>
      <w:numFmt w:val="decimal"/>
      <w:lvlText w:val="%3."/>
      <w:lvlJc w:val="left"/>
      <w:pPr>
        <w:ind w:left="2160" w:hanging="180"/>
      </w:pPr>
    </w:lvl>
    <w:lvl w:ilvl="3" w:tplc="6B2287A0">
      <w:start w:val="1"/>
      <w:numFmt w:val="decimal"/>
      <w:lvlText w:val="%4."/>
      <w:lvlJc w:val="left"/>
      <w:pPr>
        <w:ind w:left="2880" w:hanging="360"/>
      </w:pPr>
    </w:lvl>
    <w:lvl w:ilvl="4" w:tplc="70583AE4">
      <w:start w:val="1"/>
      <w:numFmt w:val="decimal"/>
      <w:lvlText w:val="%5."/>
      <w:lvlJc w:val="left"/>
      <w:pPr>
        <w:ind w:left="3600" w:hanging="360"/>
      </w:pPr>
    </w:lvl>
    <w:lvl w:ilvl="5" w:tplc="B5782C3C">
      <w:start w:val="1"/>
      <w:numFmt w:val="decimal"/>
      <w:lvlText w:val="%6."/>
      <w:lvlJc w:val="left"/>
      <w:pPr>
        <w:ind w:left="4320" w:hanging="180"/>
      </w:pPr>
    </w:lvl>
    <w:lvl w:ilvl="6" w:tplc="74462D64">
      <w:start w:val="1"/>
      <w:numFmt w:val="decimal"/>
      <w:lvlText w:val="%7."/>
      <w:lvlJc w:val="left"/>
      <w:pPr>
        <w:ind w:left="5040" w:hanging="360"/>
      </w:pPr>
    </w:lvl>
    <w:lvl w:ilvl="7" w:tplc="A9C2F9AC">
      <w:start w:val="1"/>
      <w:numFmt w:val="lowerLetter"/>
      <w:lvlText w:val="%8."/>
      <w:lvlJc w:val="left"/>
      <w:pPr>
        <w:ind w:left="5760" w:hanging="360"/>
      </w:pPr>
    </w:lvl>
    <w:lvl w:ilvl="8" w:tplc="081EC5D2">
      <w:start w:val="1"/>
      <w:numFmt w:val="lowerRoman"/>
      <w:lvlText w:val="%9."/>
      <w:lvlJc w:val="right"/>
      <w:pPr>
        <w:ind w:left="6480" w:hanging="180"/>
      </w:pPr>
    </w:lvl>
  </w:abstractNum>
  <w:abstractNum w:abstractNumId="20" w15:restartNumberingAfterBreak="0">
    <w:nsid w:val="2E1102F8"/>
    <w:multiLevelType w:val="hybridMultilevel"/>
    <w:tmpl w:val="FFFFFFFF"/>
    <w:lvl w:ilvl="0" w:tplc="04E4F36C">
      <w:start w:val="1"/>
      <w:numFmt w:val="decimal"/>
      <w:lvlText w:val="%1."/>
      <w:lvlJc w:val="left"/>
      <w:pPr>
        <w:ind w:left="720" w:hanging="360"/>
      </w:pPr>
    </w:lvl>
    <w:lvl w:ilvl="1" w:tplc="25FEE9B6">
      <w:start w:val="1"/>
      <w:numFmt w:val="lowerLetter"/>
      <w:lvlText w:val="%2."/>
      <w:lvlJc w:val="left"/>
      <w:pPr>
        <w:ind w:left="1440" w:hanging="360"/>
      </w:pPr>
    </w:lvl>
    <w:lvl w:ilvl="2" w:tplc="9C1C61CA">
      <w:start w:val="1"/>
      <w:numFmt w:val="lowerRoman"/>
      <w:lvlText w:val="%3."/>
      <w:lvlJc w:val="right"/>
      <w:pPr>
        <w:ind w:left="2160" w:hanging="180"/>
      </w:pPr>
    </w:lvl>
    <w:lvl w:ilvl="3" w:tplc="1F1CCFFE">
      <w:start w:val="1"/>
      <w:numFmt w:val="decimal"/>
      <w:lvlText w:val="%4."/>
      <w:lvlJc w:val="left"/>
      <w:pPr>
        <w:ind w:left="2880" w:hanging="360"/>
      </w:pPr>
    </w:lvl>
    <w:lvl w:ilvl="4" w:tplc="D84A3BDE">
      <w:start w:val="1"/>
      <w:numFmt w:val="lowerLetter"/>
      <w:lvlText w:val="%5."/>
      <w:lvlJc w:val="left"/>
      <w:pPr>
        <w:ind w:left="3600" w:hanging="360"/>
      </w:pPr>
    </w:lvl>
    <w:lvl w:ilvl="5" w:tplc="1F2C593E">
      <w:start w:val="1"/>
      <w:numFmt w:val="lowerRoman"/>
      <w:lvlText w:val="%6."/>
      <w:lvlJc w:val="right"/>
      <w:pPr>
        <w:ind w:left="4320" w:hanging="180"/>
      </w:pPr>
    </w:lvl>
    <w:lvl w:ilvl="6" w:tplc="2C981ED0">
      <w:start w:val="1"/>
      <w:numFmt w:val="decimal"/>
      <w:lvlText w:val="%7."/>
      <w:lvlJc w:val="left"/>
      <w:pPr>
        <w:ind w:left="5040" w:hanging="360"/>
      </w:pPr>
    </w:lvl>
    <w:lvl w:ilvl="7" w:tplc="5A0AB634">
      <w:start w:val="1"/>
      <w:numFmt w:val="lowerLetter"/>
      <w:lvlText w:val="%8."/>
      <w:lvlJc w:val="left"/>
      <w:pPr>
        <w:ind w:left="5760" w:hanging="360"/>
      </w:pPr>
    </w:lvl>
    <w:lvl w:ilvl="8" w:tplc="833AD17C">
      <w:start w:val="1"/>
      <w:numFmt w:val="lowerRoman"/>
      <w:lvlText w:val="%9."/>
      <w:lvlJc w:val="right"/>
      <w:pPr>
        <w:ind w:left="6480" w:hanging="180"/>
      </w:pPr>
    </w:lvl>
  </w:abstractNum>
  <w:abstractNum w:abstractNumId="21" w15:restartNumberingAfterBreak="0">
    <w:nsid w:val="36F92357"/>
    <w:multiLevelType w:val="hybridMultilevel"/>
    <w:tmpl w:val="FFFFFFFF"/>
    <w:lvl w:ilvl="0" w:tplc="F45AC888">
      <w:start w:val="1"/>
      <w:numFmt w:val="bullet"/>
      <w:lvlText w:val="·"/>
      <w:lvlJc w:val="left"/>
      <w:pPr>
        <w:ind w:left="720" w:hanging="360"/>
      </w:pPr>
      <w:rPr>
        <w:rFonts w:ascii="Symbol" w:hAnsi="Symbol" w:hint="default"/>
      </w:rPr>
    </w:lvl>
    <w:lvl w:ilvl="1" w:tplc="C40EFD48">
      <w:start w:val="1"/>
      <w:numFmt w:val="bullet"/>
      <w:lvlText w:val="o"/>
      <w:lvlJc w:val="left"/>
      <w:pPr>
        <w:ind w:left="1440" w:hanging="360"/>
      </w:pPr>
      <w:rPr>
        <w:rFonts w:ascii="Courier New" w:hAnsi="Courier New" w:hint="default"/>
      </w:rPr>
    </w:lvl>
    <w:lvl w:ilvl="2" w:tplc="3FECBE72">
      <w:start w:val="1"/>
      <w:numFmt w:val="bullet"/>
      <w:lvlText w:val=""/>
      <w:lvlJc w:val="left"/>
      <w:pPr>
        <w:ind w:left="2160" w:hanging="360"/>
      </w:pPr>
      <w:rPr>
        <w:rFonts w:ascii="Wingdings" w:hAnsi="Wingdings" w:hint="default"/>
      </w:rPr>
    </w:lvl>
    <w:lvl w:ilvl="3" w:tplc="8DD25D02">
      <w:start w:val="1"/>
      <w:numFmt w:val="bullet"/>
      <w:lvlText w:val=""/>
      <w:lvlJc w:val="left"/>
      <w:pPr>
        <w:ind w:left="2880" w:hanging="360"/>
      </w:pPr>
      <w:rPr>
        <w:rFonts w:ascii="Symbol" w:hAnsi="Symbol" w:hint="default"/>
      </w:rPr>
    </w:lvl>
    <w:lvl w:ilvl="4" w:tplc="694CEC00">
      <w:start w:val="1"/>
      <w:numFmt w:val="bullet"/>
      <w:lvlText w:val="o"/>
      <w:lvlJc w:val="left"/>
      <w:pPr>
        <w:ind w:left="3600" w:hanging="360"/>
      </w:pPr>
      <w:rPr>
        <w:rFonts w:ascii="Courier New" w:hAnsi="Courier New" w:hint="default"/>
      </w:rPr>
    </w:lvl>
    <w:lvl w:ilvl="5" w:tplc="531E2F48">
      <w:start w:val="1"/>
      <w:numFmt w:val="bullet"/>
      <w:lvlText w:val=""/>
      <w:lvlJc w:val="left"/>
      <w:pPr>
        <w:ind w:left="4320" w:hanging="360"/>
      </w:pPr>
      <w:rPr>
        <w:rFonts w:ascii="Wingdings" w:hAnsi="Wingdings" w:hint="default"/>
      </w:rPr>
    </w:lvl>
    <w:lvl w:ilvl="6" w:tplc="22F42C3A">
      <w:start w:val="1"/>
      <w:numFmt w:val="bullet"/>
      <w:lvlText w:val=""/>
      <w:lvlJc w:val="left"/>
      <w:pPr>
        <w:ind w:left="5040" w:hanging="360"/>
      </w:pPr>
      <w:rPr>
        <w:rFonts w:ascii="Symbol" w:hAnsi="Symbol" w:hint="default"/>
      </w:rPr>
    </w:lvl>
    <w:lvl w:ilvl="7" w:tplc="0612329E">
      <w:start w:val="1"/>
      <w:numFmt w:val="bullet"/>
      <w:lvlText w:val="o"/>
      <w:lvlJc w:val="left"/>
      <w:pPr>
        <w:ind w:left="5760" w:hanging="360"/>
      </w:pPr>
      <w:rPr>
        <w:rFonts w:ascii="Courier New" w:hAnsi="Courier New" w:hint="default"/>
      </w:rPr>
    </w:lvl>
    <w:lvl w:ilvl="8" w:tplc="27624994">
      <w:start w:val="1"/>
      <w:numFmt w:val="bullet"/>
      <w:lvlText w:val=""/>
      <w:lvlJc w:val="left"/>
      <w:pPr>
        <w:ind w:left="6480" w:hanging="360"/>
      </w:pPr>
      <w:rPr>
        <w:rFonts w:ascii="Wingdings" w:hAnsi="Wingdings" w:hint="default"/>
      </w:rPr>
    </w:lvl>
  </w:abstractNum>
  <w:abstractNum w:abstractNumId="22" w15:restartNumberingAfterBreak="0">
    <w:nsid w:val="3B5B584D"/>
    <w:multiLevelType w:val="hybridMultilevel"/>
    <w:tmpl w:val="A24015B4"/>
    <w:lvl w:ilvl="0" w:tplc="C6368F2E">
      <w:start w:val="1"/>
      <w:numFmt w:val="bullet"/>
      <w:lvlText w:val=""/>
      <w:lvlJc w:val="left"/>
      <w:pPr>
        <w:ind w:left="720" w:hanging="360"/>
      </w:pPr>
      <w:rPr>
        <w:rFonts w:ascii="Symbol" w:hAnsi="Symbol" w:cs="Symbol" w:hint="default"/>
      </w:rPr>
    </w:lvl>
    <w:lvl w:ilvl="1" w:tplc="696A6386">
      <w:start w:val="1"/>
      <w:numFmt w:val="bullet"/>
      <w:lvlText w:val="o"/>
      <w:lvlJc w:val="left"/>
      <w:pPr>
        <w:ind w:left="1440" w:hanging="360"/>
      </w:pPr>
      <w:rPr>
        <w:rFonts w:ascii="Courier New" w:hAnsi="Courier New" w:cs="Courier New" w:hint="default"/>
      </w:rPr>
    </w:lvl>
    <w:lvl w:ilvl="2" w:tplc="8234A708">
      <w:start w:val="1"/>
      <w:numFmt w:val="bullet"/>
      <w:lvlText w:val=""/>
      <w:lvlJc w:val="left"/>
      <w:pPr>
        <w:ind w:left="2160" w:hanging="360"/>
      </w:pPr>
      <w:rPr>
        <w:rFonts w:ascii="Wingdings" w:hAnsi="Wingdings" w:cs="Wingdings" w:hint="default"/>
      </w:rPr>
    </w:lvl>
    <w:lvl w:ilvl="3" w:tplc="4D8C65BC">
      <w:start w:val="1"/>
      <w:numFmt w:val="bullet"/>
      <w:lvlText w:val=""/>
      <w:lvlJc w:val="left"/>
      <w:pPr>
        <w:ind w:left="2880" w:hanging="360"/>
      </w:pPr>
      <w:rPr>
        <w:rFonts w:ascii="Symbol" w:hAnsi="Symbol" w:cs="Symbol" w:hint="default"/>
      </w:rPr>
    </w:lvl>
    <w:lvl w:ilvl="4" w:tplc="6E82F1FA">
      <w:start w:val="1"/>
      <w:numFmt w:val="bullet"/>
      <w:lvlText w:val="o"/>
      <w:lvlJc w:val="left"/>
      <w:pPr>
        <w:ind w:left="3600" w:hanging="360"/>
      </w:pPr>
      <w:rPr>
        <w:rFonts w:ascii="Courier New" w:hAnsi="Courier New" w:cs="Courier New" w:hint="default"/>
      </w:rPr>
    </w:lvl>
    <w:lvl w:ilvl="5" w:tplc="86BAFD30">
      <w:start w:val="1"/>
      <w:numFmt w:val="bullet"/>
      <w:lvlText w:val=""/>
      <w:lvlJc w:val="left"/>
      <w:pPr>
        <w:ind w:left="4320" w:hanging="360"/>
      </w:pPr>
      <w:rPr>
        <w:rFonts w:ascii="Wingdings" w:hAnsi="Wingdings" w:cs="Wingdings" w:hint="default"/>
      </w:rPr>
    </w:lvl>
    <w:lvl w:ilvl="6" w:tplc="BE8C78FC">
      <w:start w:val="1"/>
      <w:numFmt w:val="bullet"/>
      <w:lvlText w:val=""/>
      <w:lvlJc w:val="left"/>
      <w:pPr>
        <w:ind w:left="5040" w:hanging="360"/>
      </w:pPr>
      <w:rPr>
        <w:rFonts w:ascii="Symbol" w:hAnsi="Symbol" w:cs="Symbol" w:hint="default"/>
      </w:rPr>
    </w:lvl>
    <w:lvl w:ilvl="7" w:tplc="B9021EB4">
      <w:start w:val="1"/>
      <w:numFmt w:val="bullet"/>
      <w:lvlText w:val="o"/>
      <w:lvlJc w:val="left"/>
      <w:pPr>
        <w:ind w:left="5760" w:hanging="360"/>
      </w:pPr>
      <w:rPr>
        <w:rFonts w:ascii="Courier New" w:hAnsi="Courier New" w:cs="Courier New" w:hint="default"/>
      </w:rPr>
    </w:lvl>
    <w:lvl w:ilvl="8" w:tplc="310C0FA4">
      <w:start w:val="1"/>
      <w:numFmt w:val="bullet"/>
      <w:lvlText w:val=""/>
      <w:lvlJc w:val="left"/>
      <w:pPr>
        <w:ind w:left="6480" w:hanging="360"/>
      </w:pPr>
      <w:rPr>
        <w:rFonts w:ascii="Wingdings" w:hAnsi="Wingdings" w:cs="Wingdings" w:hint="default"/>
      </w:rPr>
    </w:lvl>
  </w:abstractNum>
  <w:abstractNum w:abstractNumId="23" w15:restartNumberingAfterBreak="0">
    <w:nsid w:val="3DED5E1F"/>
    <w:multiLevelType w:val="hybridMultilevel"/>
    <w:tmpl w:val="2BE09FBC"/>
    <w:lvl w:ilvl="0" w:tplc="A148B746">
      <w:start w:val="1"/>
      <w:numFmt w:val="decimal"/>
      <w:lvlText w:val="%1"/>
      <w:lvlJc w:val="left"/>
      <w:pPr>
        <w:ind w:left="720" w:hanging="360"/>
      </w:pPr>
    </w:lvl>
    <w:lvl w:ilvl="1" w:tplc="A75AB64C">
      <w:start w:val="1"/>
      <w:numFmt w:val="lowerLetter"/>
      <w:lvlText w:val="%2."/>
      <w:lvlJc w:val="left"/>
      <w:pPr>
        <w:ind w:left="1440" w:hanging="360"/>
      </w:pPr>
    </w:lvl>
    <w:lvl w:ilvl="2" w:tplc="16064D64">
      <w:start w:val="1"/>
      <w:numFmt w:val="lowerRoman"/>
      <w:lvlText w:val="%3."/>
      <w:lvlJc w:val="right"/>
      <w:pPr>
        <w:ind w:left="2160" w:hanging="180"/>
      </w:pPr>
    </w:lvl>
    <w:lvl w:ilvl="3" w:tplc="818C6B1C">
      <w:start w:val="1"/>
      <w:numFmt w:val="decimal"/>
      <w:lvlText w:val="%4."/>
      <w:lvlJc w:val="left"/>
      <w:pPr>
        <w:ind w:left="2880" w:hanging="360"/>
      </w:pPr>
    </w:lvl>
    <w:lvl w:ilvl="4" w:tplc="6D548942">
      <w:start w:val="1"/>
      <w:numFmt w:val="lowerLetter"/>
      <w:lvlText w:val="%5."/>
      <w:lvlJc w:val="left"/>
      <w:pPr>
        <w:ind w:left="3600" w:hanging="360"/>
      </w:pPr>
    </w:lvl>
    <w:lvl w:ilvl="5" w:tplc="2146E118">
      <w:start w:val="1"/>
      <w:numFmt w:val="lowerRoman"/>
      <w:lvlText w:val="%6."/>
      <w:lvlJc w:val="right"/>
      <w:pPr>
        <w:ind w:left="4320" w:hanging="180"/>
      </w:pPr>
    </w:lvl>
    <w:lvl w:ilvl="6" w:tplc="EE8C3544">
      <w:start w:val="1"/>
      <w:numFmt w:val="decimal"/>
      <w:lvlText w:val="%7."/>
      <w:lvlJc w:val="left"/>
      <w:pPr>
        <w:ind w:left="5040" w:hanging="360"/>
      </w:pPr>
    </w:lvl>
    <w:lvl w:ilvl="7" w:tplc="EB9AFC26">
      <w:start w:val="1"/>
      <w:numFmt w:val="lowerLetter"/>
      <w:lvlText w:val="%8."/>
      <w:lvlJc w:val="left"/>
      <w:pPr>
        <w:ind w:left="5760" w:hanging="360"/>
      </w:pPr>
    </w:lvl>
    <w:lvl w:ilvl="8" w:tplc="C4EAEE7A">
      <w:start w:val="1"/>
      <w:numFmt w:val="lowerRoman"/>
      <w:lvlText w:val="%9."/>
      <w:lvlJc w:val="right"/>
      <w:pPr>
        <w:ind w:left="6480" w:hanging="180"/>
      </w:pPr>
    </w:lvl>
  </w:abstractNum>
  <w:abstractNum w:abstractNumId="24" w15:restartNumberingAfterBreak="0">
    <w:nsid w:val="3E0D3BCB"/>
    <w:multiLevelType w:val="hybridMultilevel"/>
    <w:tmpl w:val="47B66B2A"/>
    <w:lvl w:ilvl="0" w:tplc="A40AA176">
      <w:start w:val="1"/>
      <w:numFmt w:val="bullet"/>
      <w:lvlText w:val=""/>
      <w:lvlJc w:val="left"/>
      <w:pPr>
        <w:ind w:left="720" w:hanging="360"/>
      </w:pPr>
      <w:rPr>
        <w:rFonts w:ascii="Symbol" w:hAnsi="Symbol" w:hint="default"/>
      </w:rPr>
    </w:lvl>
    <w:lvl w:ilvl="1" w:tplc="B890F5E8">
      <w:start w:val="1"/>
      <w:numFmt w:val="bullet"/>
      <w:lvlText w:val="o"/>
      <w:lvlJc w:val="left"/>
      <w:pPr>
        <w:ind w:left="1440" w:hanging="360"/>
      </w:pPr>
      <w:rPr>
        <w:rFonts w:ascii="Courier New" w:hAnsi="Courier New" w:hint="default"/>
      </w:rPr>
    </w:lvl>
    <w:lvl w:ilvl="2" w:tplc="727C62EA">
      <w:start w:val="1"/>
      <w:numFmt w:val="bullet"/>
      <w:lvlText w:val=""/>
      <w:lvlJc w:val="left"/>
      <w:pPr>
        <w:ind w:left="2160" w:hanging="360"/>
      </w:pPr>
      <w:rPr>
        <w:rFonts w:ascii="Wingdings" w:hAnsi="Wingdings" w:hint="default"/>
      </w:rPr>
    </w:lvl>
    <w:lvl w:ilvl="3" w:tplc="43B01486">
      <w:start w:val="1"/>
      <w:numFmt w:val="bullet"/>
      <w:lvlText w:val=""/>
      <w:lvlJc w:val="left"/>
      <w:pPr>
        <w:ind w:left="2880" w:hanging="360"/>
      </w:pPr>
      <w:rPr>
        <w:rFonts w:ascii="Symbol" w:hAnsi="Symbol" w:hint="default"/>
      </w:rPr>
    </w:lvl>
    <w:lvl w:ilvl="4" w:tplc="C79ADA6A">
      <w:start w:val="1"/>
      <w:numFmt w:val="bullet"/>
      <w:lvlText w:val="o"/>
      <w:lvlJc w:val="left"/>
      <w:pPr>
        <w:ind w:left="3600" w:hanging="360"/>
      </w:pPr>
      <w:rPr>
        <w:rFonts w:ascii="Courier New" w:hAnsi="Courier New" w:hint="default"/>
      </w:rPr>
    </w:lvl>
    <w:lvl w:ilvl="5" w:tplc="AB88F56A">
      <w:start w:val="1"/>
      <w:numFmt w:val="bullet"/>
      <w:lvlText w:val=""/>
      <w:lvlJc w:val="left"/>
      <w:pPr>
        <w:ind w:left="4320" w:hanging="360"/>
      </w:pPr>
      <w:rPr>
        <w:rFonts w:ascii="Wingdings" w:hAnsi="Wingdings" w:hint="default"/>
      </w:rPr>
    </w:lvl>
    <w:lvl w:ilvl="6" w:tplc="964C6B9C">
      <w:start w:val="1"/>
      <w:numFmt w:val="bullet"/>
      <w:lvlText w:val=""/>
      <w:lvlJc w:val="left"/>
      <w:pPr>
        <w:ind w:left="5040" w:hanging="360"/>
      </w:pPr>
      <w:rPr>
        <w:rFonts w:ascii="Symbol" w:hAnsi="Symbol" w:hint="default"/>
      </w:rPr>
    </w:lvl>
    <w:lvl w:ilvl="7" w:tplc="9982872C">
      <w:start w:val="1"/>
      <w:numFmt w:val="bullet"/>
      <w:lvlText w:val="o"/>
      <w:lvlJc w:val="left"/>
      <w:pPr>
        <w:ind w:left="5760" w:hanging="360"/>
      </w:pPr>
      <w:rPr>
        <w:rFonts w:ascii="Courier New" w:hAnsi="Courier New" w:hint="default"/>
      </w:rPr>
    </w:lvl>
    <w:lvl w:ilvl="8" w:tplc="05525912">
      <w:start w:val="1"/>
      <w:numFmt w:val="bullet"/>
      <w:lvlText w:val=""/>
      <w:lvlJc w:val="left"/>
      <w:pPr>
        <w:ind w:left="6480" w:hanging="360"/>
      </w:pPr>
      <w:rPr>
        <w:rFonts w:ascii="Wingdings" w:hAnsi="Wingdings" w:hint="default"/>
      </w:rPr>
    </w:lvl>
  </w:abstractNum>
  <w:abstractNum w:abstractNumId="25" w15:restartNumberingAfterBreak="0">
    <w:nsid w:val="3EF61984"/>
    <w:multiLevelType w:val="hybridMultilevel"/>
    <w:tmpl w:val="1C16E8E8"/>
    <w:lvl w:ilvl="0" w:tplc="C6A67526">
      <w:start w:val="1"/>
      <w:numFmt w:val="bullet"/>
      <w:lvlText w:val=""/>
      <w:lvlJc w:val="left"/>
      <w:pPr>
        <w:ind w:left="720" w:hanging="360"/>
      </w:pPr>
      <w:rPr>
        <w:rFonts w:ascii="Symbol" w:hAnsi="Symbol" w:hint="default"/>
      </w:rPr>
    </w:lvl>
    <w:lvl w:ilvl="1" w:tplc="C6F8BA3C">
      <w:start w:val="1"/>
      <w:numFmt w:val="bullet"/>
      <w:lvlText w:val="o"/>
      <w:lvlJc w:val="left"/>
      <w:pPr>
        <w:ind w:left="1440" w:hanging="360"/>
      </w:pPr>
      <w:rPr>
        <w:rFonts w:ascii="Courier New" w:hAnsi="Courier New" w:hint="default"/>
      </w:rPr>
    </w:lvl>
    <w:lvl w:ilvl="2" w:tplc="3EA23190">
      <w:start w:val="1"/>
      <w:numFmt w:val="bullet"/>
      <w:lvlText w:val=""/>
      <w:lvlJc w:val="left"/>
      <w:pPr>
        <w:ind w:left="2160" w:hanging="360"/>
      </w:pPr>
      <w:rPr>
        <w:rFonts w:ascii="Symbol" w:hAnsi="Symbol" w:hint="default"/>
      </w:rPr>
    </w:lvl>
    <w:lvl w:ilvl="3" w:tplc="F038436E">
      <w:start w:val="1"/>
      <w:numFmt w:val="bullet"/>
      <w:lvlText w:val=""/>
      <w:lvlJc w:val="left"/>
      <w:pPr>
        <w:ind w:left="2880" w:hanging="360"/>
      </w:pPr>
      <w:rPr>
        <w:rFonts w:ascii="Symbol" w:hAnsi="Symbol" w:hint="default"/>
      </w:rPr>
    </w:lvl>
    <w:lvl w:ilvl="4" w:tplc="2606F97A">
      <w:start w:val="1"/>
      <w:numFmt w:val="bullet"/>
      <w:lvlText w:val="o"/>
      <w:lvlJc w:val="left"/>
      <w:pPr>
        <w:ind w:left="3600" w:hanging="360"/>
      </w:pPr>
      <w:rPr>
        <w:rFonts w:ascii="Courier New" w:hAnsi="Courier New" w:hint="default"/>
      </w:rPr>
    </w:lvl>
    <w:lvl w:ilvl="5" w:tplc="66FA0D94">
      <w:start w:val="1"/>
      <w:numFmt w:val="bullet"/>
      <w:lvlText w:val=""/>
      <w:lvlJc w:val="left"/>
      <w:pPr>
        <w:ind w:left="4320" w:hanging="360"/>
      </w:pPr>
      <w:rPr>
        <w:rFonts w:ascii="Wingdings" w:hAnsi="Wingdings" w:hint="default"/>
      </w:rPr>
    </w:lvl>
    <w:lvl w:ilvl="6" w:tplc="5AC6DC1E">
      <w:start w:val="1"/>
      <w:numFmt w:val="bullet"/>
      <w:lvlText w:val=""/>
      <w:lvlJc w:val="left"/>
      <w:pPr>
        <w:ind w:left="5040" w:hanging="360"/>
      </w:pPr>
      <w:rPr>
        <w:rFonts w:ascii="Symbol" w:hAnsi="Symbol" w:hint="default"/>
      </w:rPr>
    </w:lvl>
    <w:lvl w:ilvl="7" w:tplc="1A28D6DA">
      <w:start w:val="1"/>
      <w:numFmt w:val="bullet"/>
      <w:lvlText w:val="o"/>
      <w:lvlJc w:val="left"/>
      <w:pPr>
        <w:ind w:left="5760" w:hanging="360"/>
      </w:pPr>
      <w:rPr>
        <w:rFonts w:ascii="Courier New" w:hAnsi="Courier New" w:hint="default"/>
      </w:rPr>
    </w:lvl>
    <w:lvl w:ilvl="8" w:tplc="E5BE3B08">
      <w:start w:val="1"/>
      <w:numFmt w:val="bullet"/>
      <w:lvlText w:val=""/>
      <w:lvlJc w:val="left"/>
      <w:pPr>
        <w:ind w:left="6480" w:hanging="360"/>
      </w:pPr>
      <w:rPr>
        <w:rFonts w:ascii="Wingdings" w:hAnsi="Wingdings" w:hint="default"/>
      </w:rPr>
    </w:lvl>
  </w:abstractNum>
  <w:abstractNum w:abstractNumId="26" w15:restartNumberingAfterBreak="0">
    <w:nsid w:val="41AC1E22"/>
    <w:multiLevelType w:val="multilevel"/>
    <w:tmpl w:val="8FA04F3C"/>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3EE32E5"/>
    <w:multiLevelType w:val="hybridMultilevel"/>
    <w:tmpl w:val="FFFFFFFF"/>
    <w:lvl w:ilvl="0" w:tplc="74CE74FC">
      <w:start w:val="1"/>
      <w:numFmt w:val="bullet"/>
      <w:lvlText w:val="·"/>
      <w:lvlJc w:val="left"/>
      <w:pPr>
        <w:ind w:left="720" w:hanging="360"/>
      </w:pPr>
      <w:rPr>
        <w:rFonts w:ascii="Symbol" w:hAnsi="Symbol" w:hint="default"/>
      </w:rPr>
    </w:lvl>
    <w:lvl w:ilvl="1" w:tplc="71E864C6">
      <w:start w:val="1"/>
      <w:numFmt w:val="bullet"/>
      <w:lvlText w:val="o"/>
      <w:lvlJc w:val="left"/>
      <w:pPr>
        <w:ind w:left="1440" w:hanging="360"/>
      </w:pPr>
      <w:rPr>
        <w:rFonts w:ascii="Courier New" w:hAnsi="Courier New" w:hint="default"/>
      </w:rPr>
    </w:lvl>
    <w:lvl w:ilvl="2" w:tplc="71AC543E">
      <w:start w:val="1"/>
      <w:numFmt w:val="bullet"/>
      <w:lvlText w:val=""/>
      <w:lvlJc w:val="left"/>
      <w:pPr>
        <w:ind w:left="2160" w:hanging="360"/>
      </w:pPr>
      <w:rPr>
        <w:rFonts w:ascii="Wingdings" w:hAnsi="Wingdings" w:hint="default"/>
      </w:rPr>
    </w:lvl>
    <w:lvl w:ilvl="3" w:tplc="2F985FB8">
      <w:start w:val="1"/>
      <w:numFmt w:val="bullet"/>
      <w:lvlText w:val=""/>
      <w:lvlJc w:val="left"/>
      <w:pPr>
        <w:ind w:left="2880" w:hanging="360"/>
      </w:pPr>
      <w:rPr>
        <w:rFonts w:ascii="Symbol" w:hAnsi="Symbol" w:hint="default"/>
      </w:rPr>
    </w:lvl>
    <w:lvl w:ilvl="4" w:tplc="709226EC">
      <w:start w:val="1"/>
      <w:numFmt w:val="bullet"/>
      <w:lvlText w:val="o"/>
      <w:lvlJc w:val="left"/>
      <w:pPr>
        <w:ind w:left="3600" w:hanging="360"/>
      </w:pPr>
      <w:rPr>
        <w:rFonts w:ascii="Courier New" w:hAnsi="Courier New" w:hint="default"/>
      </w:rPr>
    </w:lvl>
    <w:lvl w:ilvl="5" w:tplc="7E0037AE">
      <w:start w:val="1"/>
      <w:numFmt w:val="bullet"/>
      <w:lvlText w:val=""/>
      <w:lvlJc w:val="left"/>
      <w:pPr>
        <w:ind w:left="4320" w:hanging="360"/>
      </w:pPr>
      <w:rPr>
        <w:rFonts w:ascii="Wingdings" w:hAnsi="Wingdings" w:hint="default"/>
      </w:rPr>
    </w:lvl>
    <w:lvl w:ilvl="6" w:tplc="9F2CFAD6">
      <w:start w:val="1"/>
      <w:numFmt w:val="bullet"/>
      <w:lvlText w:val=""/>
      <w:lvlJc w:val="left"/>
      <w:pPr>
        <w:ind w:left="5040" w:hanging="360"/>
      </w:pPr>
      <w:rPr>
        <w:rFonts w:ascii="Symbol" w:hAnsi="Symbol" w:hint="default"/>
      </w:rPr>
    </w:lvl>
    <w:lvl w:ilvl="7" w:tplc="A2A6609E">
      <w:start w:val="1"/>
      <w:numFmt w:val="bullet"/>
      <w:lvlText w:val="o"/>
      <w:lvlJc w:val="left"/>
      <w:pPr>
        <w:ind w:left="5760" w:hanging="360"/>
      </w:pPr>
      <w:rPr>
        <w:rFonts w:ascii="Courier New" w:hAnsi="Courier New" w:hint="default"/>
      </w:rPr>
    </w:lvl>
    <w:lvl w:ilvl="8" w:tplc="01A8D2D6">
      <w:start w:val="1"/>
      <w:numFmt w:val="bullet"/>
      <w:lvlText w:val=""/>
      <w:lvlJc w:val="left"/>
      <w:pPr>
        <w:ind w:left="6480" w:hanging="360"/>
      </w:pPr>
      <w:rPr>
        <w:rFonts w:ascii="Wingdings" w:hAnsi="Wingdings" w:hint="default"/>
      </w:rPr>
    </w:lvl>
  </w:abstractNum>
  <w:abstractNum w:abstractNumId="28" w15:restartNumberingAfterBreak="0">
    <w:nsid w:val="48DE2520"/>
    <w:multiLevelType w:val="hybridMultilevel"/>
    <w:tmpl w:val="F6BE9498"/>
    <w:lvl w:ilvl="0" w:tplc="04090001">
      <w:start w:val="1"/>
      <w:numFmt w:val="bullet"/>
      <w:lvlText w:val=""/>
      <w:lvlJc w:val="left"/>
      <w:pPr>
        <w:ind w:left="1570" w:hanging="360"/>
      </w:pPr>
      <w:rPr>
        <w:rFonts w:ascii="Symbol" w:hAnsi="Symbol" w:hint="default"/>
      </w:rPr>
    </w:lvl>
    <w:lvl w:ilvl="1" w:tplc="04090003">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29" w15:restartNumberingAfterBreak="0">
    <w:nsid w:val="4BA132A2"/>
    <w:multiLevelType w:val="multilevel"/>
    <w:tmpl w:val="5C163330"/>
    <w:lvl w:ilvl="0">
      <w:start w:val="1"/>
      <w:numFmt w:val="decimal"/>
      <w:lvlText w:val="%1."/>
      <w:lvlJc w:val="left"/>
      <w:pPr>
        <w:ind w:left="720" w:hanging="360"/>
      </w:pPr>
    </w:lvl>
    <w:lvl w:ilvl="1">
      <w:start w:val="1"/>
      <w:numFmt w:val="decimal"/>
      <w:lvlText w:val="%1.%2."/>
      <w:lvlJc w:val="left"/>
      <w:pPr>
        <w:ind w:left="5606"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0" w15:restartNumberingAfterBreak="0">
    <w:nsid w:val="4CCD294F"/>
    <w:multiLevelType w:val="hybridMultilevel"/>
    <w:tmpl w:val="FAB0EC92"/>
    <w:lvl w:ilvl="0" w:tplc="66A41206">
      <w:start w:val="1"/>
      <w:numFmt w:val="bullet"/>
      <w:lvlText w:val="·"/>
      <w:lvlJc w:val="left"/>
      <w:pPr>
        <w:ind w:left="720" w:hanging="360"/>
      </w:pPr>
      <w:rPr>
        <w:rFonts w:ascii="Symbol" w:hAnsi="Symbol" w:hint="default"/>
      </w:rPr>
    </w:lvl>
    <w:lvl w:ilvl="1" w:tplc="BA26FB00">
      <w:start w:val="1"/>
      <w:numFmt w:val="bullet"/>
      <w:lvlText w:val="o"/>
      <w:lvlJc w:val="left"/>
      <w:pPr>
        <w:ind w:left="1440" w:hanging="360"/>
      </w:pPr>
      <w:rPr>
        <w:rFonts w:ascii="Courier New" w:hAnsi="Courier New" w:hint="default"/>
      </w:rPr>
    </w:lvl>
    <w:lvl w:ilvl="2" w:tplc="CECA95A8">
      <w:start w:val="1"/>
      <w:numFmt w:val="bullet"/>
      <w:lvlText w:val=""/>
      <w:lvlJc w:val="left"/>
      <w:pPr>
        <w:ind w:left="2160" w:hanging="360"/>
      </w:pPr>
      <w:rPr>
        <w:rFonts w:ascii="Wingdings" w:hAnsi="Wingdings" w:hint="default"/>
      </w:rPr>
    </w:lvl>
    <w:lvl w:ilvl="3" w:tplc="F29CFAEE">
      <w:start w:val="1"/>
      <w:numFmt w:val="bullet"/>
      <w:lvlText w:val=""/>
      <w:lvlJc w:val="left"/>
      <w:pPr>
        <w:ind w:left="2880" w:hanging="360"/>
      </w:pPr>
      <w:rPr>
        <w:rFonts w:ascii="Symbol" w:hAnsi="Symbol" w:hint="default"/>
      </w:rPr>
    </w:lvl>
    <w:lvl w:ilvl="4" w:tplc="34389434">
      <w:start w:val="1"/>
      <w:numFmt w:val="bullet"/>
      <w:lvlText w:val="o"/>
      <w:lvlJc w:val="left"/>
      <w:pPr>
        <w:ind w:left="3600" w:hanging="360"/>
      </w:pPr>
      <w:rPr>
        <w:rFonts w:ascii="Courier New" w:hAnsi="Courier New" w:hint="default"/>
      </w:rPr>
    </w:lvl>
    <w:lvl w:ilvl="5" w:tplc="254C480A">
      <w:start w:val="1"/>
      <w:numFmt w:val="bullet"/>
      <w:lvlText w:val=""/>
      <w:lvlJc w:val="left"/>
      <w:pPr>
        <w:ind w:left="4320" w:hanging="360"/>
      </w:pPr>
      <w:rPr>
        <w:rFonts w:ascii="Wingdings" w:hAnsi="Wingdings" w:hint="default"/>
      </w:rPr>
    </w:lvl>
    <w:lvl w:ilvl="6" w:tplc="18582FCE">
      <w:start w:val="1"/>
      <w:numFmt w:val="bullet"/>
      <w:lvlText w:val=""/>
      <w:lvlJc w:val="left"/>
      <w:pPr>
        <w:ind w:left="5040" w:hanging="360"/>
      </w:pPr>
      <w:rPr>
        <w:rFonts w:ascii="Symbol" w:hAnsi="Symbol" w:hint="default"/>
      </w:rPr>
    </w:lvl>
    <w:lvl w:ilvl="7" w:tplc="48508B1E">
      <w:start w:val="1"/>
      <w:numFmt w:val="bullet"/>
      <w:lvlText w:val="o"/>
      <w:lvlJc w:val="left"/>
      <w:pPr>
        <w:ind w:left="5760" w:hanging="360"/>
      </w:pPr>
      <w:rPr>
        <w:rFonts w:ascii="Courier New" w:hAnsi="Courier New" w:hint="default"/>
      </w:rPr>
    </w:lvl>
    <w:lvl w:ilvl="8" w:tplc="9E34DF00">
      <w:start w:val="1"/>
      <w:numFmt w:val="bullet"/>
      <w:lvlText w:val=""/>
      <w:lvlJc w:val="left"/>
      <w:pPr>
        <w:ind w:left="6480" w:hanging="360"/>
      </w:pPr>
      <w:rPr>
        <w:rFonts w:ascii="Wingdings" w:hAnsi="Wingdings" w:hint="default"/>
      </w:rPr>
    </w:lvl>
  </w:abstractNum>
  <w:abstractNum w:abstractNumId="31" w15:restartNumberingAfterBreak="0">
    <w:nsid w:val="532F725C"/>
    <w:multiLevelType w:val="hybridMultilevel"/>
    <w:tmpl w:val="FA68F032"/>
    <w:lvl w:ilvl="0" w:tplc="3522EC10">
      <w:start w:val="1"/>
      <w:numFmt w:val="bullet"/>
      <w:lvlText w:val=""/>
      <w:lvlJc w:val="left"/>
      <w:pPr>
        <w:ind w:left="720" w:hanging="360"/>
      </w:pPr>
      <w:rPr>
        <w:rFonts w:ascii="Symbol" w:hAnsi="Symbol" w:hint="default"/>
      </w:rPr>
    </w:lvl>
    <w:lvl w:ilvl="1" w:tplc="DE5616D6">
      <w:start w:val="1"/>
      <w:numFmt w:val="bullet"/>
      <w:lvlText w:val="o"/>
      <w:lvlJc w:val="left"/>
      <w:pPr>
        <w:ind w:left="1440" w:hanging="360"/>
      </w:pPr>
      <w:rPr>
        <w:rFonts w:ascii="Courier New" w:hAnsi="Courier New" w:hint="default"/>
      </w:rPr>
    </w:lvl>
    <w:lvl w:ilvl="2" w:tplc="5C768558">
      <w:start w:val="1"/>
      <w:numFmt w:val="bullet"/>
      <w:lvlText w:val=""/>
      <w:lvlJc w:val="left"/>
      <w:pPr>
        <w:ind w:left="2160" w:hanging="360"/>
      </w:pPr>
      <w:rPr>
        <w:rFonts w:ascii="Symbol" w:hAnsi="Symbol" w:hint="default"/>
      </w:rPr>
    </w:lvl>
    <w:lvl w:ilvl="3" w:tplc="1174F5B8">
      <w:start w:val="1"/>
      <w:numFmt w:val="bullet"/>
      <w:lvlText w:val=""/>
      <w:lvlJc w:val="left"/>
      <w:pPr>
        <w:ind w:left="2880" w:hanging="360"/>
      </w:pPr>
      <w:rPr>
        <w:rFonts w:ascii="Symbol" w:hAnsi="Symbol" w:hint="default"/>
      </w:rPr>
    </w:lvl>
    <w:lvl w:ilvl="4" w:tplc="4EDA6CC6">
      <w:start w:val="1"/>
      <w:numFmt w:val="bullet"/>
      <w:lvlText w:val="o"/>
      <w:lvlJc w:val="left"/>
      <w:pPr>
        <w:ind w:left="3600" w:hanging="360"/>
      </w:pPr>
      <w:rPr>
        <w:rFonts w:ascii="Courier New" w:hAnsi="Courier New" w:hint="default"/>
      </w:rPr>
    </w:lvl>
    <w:lvl w:ilvl="5" w:tplc="59B29E00">
      <w:start w:val="1"/>
      <w:numFmt w:val="bullet"/>
      <w:lvlText w:val=""/>
      <w:lvlJc w:val="left"/>
      <w:pPr>
        <w:ind w:left="4320" w:hanging="360"/>
      </w:pPr>
      <w:rPr>
        <w:rFonts w:ascii="Wingdings" w:hAnsi="Wingdings" w:hint="default"/>
      </w:rPr>
    </w:lvl>
    <w:lvl w:ilvl="6" w:tplc="E9B6A6DE">
      <w:start w:val="1"/>
      <w:numFmt w:val="bullet"/>
      <w:lvlText w:val=""/>
      <w:lvlJc w:val="left"/>
      <w:pPr>
        <w:ind w:left="5040" w:hanging="360"/>
      </w:pPr>
      <w:rPr>
        <w:rFonts w:ascii="Symbol" w:hAnsi="Symbol" w:hint="default"/>
      </w:rPr>
    </w:lvl>
    <w:lvl w:ilvl="7" w:tplc="378420E8">
      <w:start w:val="1"/>
      <w:numFmt w:val="bullet"/>
      <w:lvlText w:val="o"/>
      <w:lvlJc w:val="left"/>
      <w:pPr>
        <w:ind w:left="5760" w:hanging="360"/>
      </w:pPr>
      <w:rPr>
        <w:rFonts w:ascii="Courier New" w:hAnsi="Courier New" w:hint="default"/>
      </w:rPr>
    </w:lvl>
    <w:lvl w:ilvl="8" w:tplc="EB4A27EE">
      <w:start w:val="1"/>
      <w:numFmt w:val="bullet"/>
      <w:lvlText w:val=""/>
      <w:lvlJc w:val="left"/>
      <w:pPr>
        <w:ind w:left="6480" w:hanging="360"/>
      </w:pPr>
      <w:rPr>
        <w:rFonts w:ascii="Wingdings" w:hAnsi="Wingdings" w:hint="default"/>
      </w:rPr>
    </w:lvl>
  </w:abstractNum>
  <w:abstractNum w:abstractNumId="32" w15:restartNumberingAfterBreak="0">
    <w:nsid w:val="553B7EB3"/>
    <w:multiLevelType w:val="multilevel"/>
    <w:tmpl w:val="F6001302"/>
    <w:lvl w:ilvl="0">
      <w:start w:val="1"/>
      <w:numFmt w:val="decimal"/>
      <w:lvlText w:val="%1"/>
      <w:lvlJc w:val="left"/>
      <w:pPr>
        <w:ind w:left="432" w:hanging="432"/>
      </w:pPr>
    </w:lvl>
    <w:lvl w:ilvl="1">
      <w:start w:val="1"/>
      <w:numFmt w:val="decimal"/>
      <w:lvlText w:val="%1.%2"/>
      <w:lvlJc w:val="left"/>
      <w:pPr>
        <w:ind w:left="576" w:hanging="576"/>
      </w:pPr>
      <w:rPr>
        <w:rFonts w:ascii="Arial" w:hAnsi="Arial" w:cs="Arial" w:hint="default"/>
      </w:rPr>
    </w:lvl>
    <w:lvl w:ilvl="2">
      <w:start w:val="1"/>
      <w:numFmt w:val="decimal"/>
      <w:lvlText w:val="%1.%2.%3"/>
      <w:lvlJc w:val="left"/>
      <w:pPr>
        <w:ind w:left="1146"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8AB6292"/>
    <w:multiLevelType w:val="hybridMultilevel"/>
    <w:tmpl w:val="7032AF7C"/>
    <w:lvl w:ilvl="0" w:tplc="DD246A4A">
      <w:start w:val="1"/>
      <w:numFmt w:val="bullet"/>
      <w:lvlText w:val=""/>
      <w:lvlJc w:val="left"/>
      <w:pPr>
        <w:ind w:left="720" w:hanging="360"/>
      </w:pPr>
      <w:rPr>
        <w:rFonts w:ascii="Symbol" w:hAnsi="Symbol" w:hint="default"/>
      </w:rPr>
    </w:lvl>
    <w:lvl w:ilvl="1" w:tplc="F89071AC">
      <w:start w:val="1"/>
      <w:numFmt w:val="bullet"/>
      <w:lvlText w:val="o"/>
      <w:lvlJc w:val="left"/>
      <w:pPr>
        <w:ind w:left="1440" w:hanging="360"/>
      </w:pPr>
      <w:rPr>
        <w:rFonts w:ascii="Courier New" w:hAnsi="Courier New" w:hint="default"/>
      </w:rPr>
    </w:lvl>
    <w:lvl w:ilvl="2" w:tplc="61464BCC">
      <w:start w:val="1"/>
      <w:numFmt w:val="bullet"/>
      <w:lvlText w:val=""/>
      <w:lvlJc w:val="left"/>
      <w:pPr>
        <w:ind w:left="2160" w:hanging="360"/>
      </w:pPr>
      <w:rPr>
        <w:rFonts w:ascii="Wingdings" w:hAnsi="Wingdings" w:hint="default"/>
      </w:rPr>
    </w:lvl>
    <w:lvl w:ilvl="3" w:tplc="5308B2E8">
      <w:start w:val="1"/>
      <w:numFmt w:val="bullet"/>
      <w:lvlText w:val=""/>
      <w:lvlJc w:val="left"/>
      <w:pPr>
        <w:ind w:left="2880" w:hanging="360"/>
      </w:pPr>
      <w:rPr>
        <w:rFonts w:ascii="Symbol" w:hAnsi="Symbol" w:hint="default"/>
      </w:rPr>
    </w:lvl>
    <w:lvl w:ilvl="4" w:tplc="E13A1EC4">
      <w:start w:val="1"/>
      <w:numFmt w:val="bullet"/>
      <w:lvlText w:val="o"/>
      <w:lvlJc w:val="left"/>
      <w:pPr>
        <w:ind w:left="3600" w:hanging="360"/>
      </w:pPr>
      <w:rPr>
        <w:rFonts w:ascii="Courier New" w:hAnsi="Courier New" w:hint="default"/>
      </w:rPr>
    </w:lvl>
    <w:lvl w:ilvl="5" w:tplc="9296FF56">
      <w:start w:val="1"/>
      <w:numFmt w:val="bullet"/>
      <w:lvlText w:val=""/>
      <w:lvlJc w:val="left"/>
      <w:pPr>
        <w:ind w:left="4320" w:hanging="360"/>
      </w:pPr>
      <w:rPr>
        <w:rFonts w:ascii="Wingdings" w:hAnsi="Wingdings" w:hint="default"/>
      </w:rPr>
    </w:lvl>
    <w:lvl w:ilvl="6" w:tplc="371ED1FE">
      <w:start w:val="1"/>
      <w:numFmt w:val="bullet"/>
      <w:lvlText w:val=""/>
      <w:lvlJc w:val="left"/>
      <w:pPr>
        <w:ind w:left="5040" w:hanging="360"/>
      </w:pPr>
      <w:rPr>
        <w:rFonts w:ascii="Symbol" w:hAnsi="Symbol" w:hint="default"/>
      </w:rPr>
    </w:lvl>
    <w:lvl w:ilvl="7" w:tplc="ACBC4436">
      <w:start w:val="1"/>
      <w:numFmt w:val="bullet"/>
      <w:lvlText w:val="o"/>
      <w:lvlJc w:val="left"/>
      <w:pPr>
        <w:ind w:left="5760" w:hanging="360"/>
      </w:pPr>
      <w:rPr>
        <w:rFonts w:ascii="Courier New" w:hAnsi="Courier New" w:hint="default"/>
      </w:rPr>
    </w:lvl>
    <w:lvl w:ilvl="8" w:tplc="2EB2B9C2">
      <w:start w:val="1"/>
      <w:numFmt w:val="bullet"/>
      <w:lvlText w:val=""/>
      <w:lvlJc w:val="left"/>
      <w:pPr>
        <w:ind w:left="6480" w:hanging="360"/>
      </w:pPr>
      <w:rPr>
        <w:rFonts w:ascii="Wingdings" w:hAnsi="Wingdings" w:hint="default"/>
      </w:rPr>
    </w:lvl>
  </w:abstractNum>
  <w:abstractNum w:abstractNumId="34" w15:restartNumberingAfterBreak="0">
    <w:nsid w:val="5A931594"/>
    <w:multiLevelType w:val="multilevel"/>
    <w:tmpl w:val="4E3E29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BFA5CB9"/>
    <w:multiLevelType w:val="multilevel"/>
    <w:tmpl w:val="F9AA8988"/>
    <w:lvl w:ilvl="0">
      <w:start w:val="1"/>
      <w:numFmt w:val="decimal"/>
      <w:lvlText w:val="%1."/>
      <w:lvlJc w:val="left"/>
      <w:pPr>
        <w:ind w:left="720" w:hanging="360"/>
      </w:pPr>
    </w:lvl>
    <w:lvl w:ilvl="1">
      <w:start w:val="1"/>
      <w:numFmt w:val="decimal"/>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0AD1881"/>
    <w:multiLevelType w:val="hybridMultilevel"/>
    <w:tmpl w:val="608441FE"/>
    <w:lvl w:ilvl="0" w:tplc="01322ECC">
      <w:start w:val="1"/>
      <w:numFmt w:val="bullet"/>
      <w:lvlText w:val=""/>
      <w:lvlJc w:val="left"/>
      <w:pPr>
        <w:ind w:left="720" w:hanging="360"/>
      </w:pPr>
      <w:rPr>
        <w:rFonts w:ascii="Symbol" w:hAnsi="Symbol" w:hint="default"/>
      </w:rPr>
    </w:lvl>
    <w:lvl w:ilvl="1" w:tplc="9718F012">
      <w:start w:val="1"/>
      <w:numFmt w:val="bullet"/>
      <w:lvlText w:val=""/>
      <w:lvlJc w:val="left"/>
      <w:pPr>
        <w:ind w:left="1440" w:hanging="360"/>
      </w:pPr>
      <w:rPr>
        <w:rFonts w:ascii="Symbol" w:hAnsi="Symbol" w:hint="default"/>
      </w:rPr>
    </w:lvl>
    <w:lvl w:ilvl="2" w:tplc="67D6F57C">
      <w:start w:val="1"/>
      <w:numFmt w:val="bullet"/>
      <w:lvlText w:val=""/>
      <w:lvlJc w:val="left"/>
      <w:pPr>
        <w:ind w:left="2160" w:hanging="360"/>
      </w:pPr>
      <w:rPr>
        <w:rFonts w:ascii="Wingdings" w:hAnsi="Wingdings" w:hint="default"/>
      </w:rPr>
    </w:lvl>
    <w:lvl w:ilvl="3" w:tplc="31C60266">
      <w:start w:val="1"/>
      <w:numFmt w:val="bullet"/>
      <w:lvlText w:val=""/>
      <w:lvlJc w:val="left"/>
      <w:pPr>
        <w:ind w:left="2880" w:hanging="360"/>
      </w:pPr>
      <w:rPr>
        <w:rFonts w:ascii="Symbol" w:hAnsi="Symbol" w:hint="default"/>
      </w:rPr>
    </w:lvl>
    <w:lvl w:ilvl="4" w:tplc="420E617A">
      <w:start w:val="1"/>
      <w:numFmt w:val="bullet"/>
      <w:lvlText w:val="o"/>
      <w:lvlJc w:val="left"/>
      <w:pPr>
        <w:ind w:left="3600" w:hanging="360"/>
      </w:pPr>
      <w:rPr>
        <w:rFonts w:ascii="Courier New" w:hAnsi="Courier New" w:hint="default"/>
      </w:rPr>
    </w:lvl>
    <w:lvl w:ilvl="5" w:tplc="F776349E">
      <w:start w:val="1"/>
      <w:numFmt w:val="bullet"/>
      <w:lvlText w:val=""/>
      <w:lvlJc w:val="left"/>
      <w:pPr>
        <w:ind w:left="4320" w:hanging="360"/>
      </w:pPr>
      <w:rPr>
        <w:rFonts w:ascii="Wingdings" w:hAnsi="Wingdings" w:hint="default"/>
      </w:rPr>
    </w:lvl>
    <w:lvl w:ilvl="6" w:tplc="FBD83584">
      <w:start w:val="1"/>
      <w:numFmt w:val="bullet"/>
      <w:lvlText w:val=""/>
      <w:lvlJc w:val="left"/>
      <w:pPr>
        <w:ind w:left="5040" w:hanging="360"/>
      </w:pPr>
      <w:rPr>
        <w:rFonts w:ascii="Symbol" w:hAnsi="Symbol" w:hint="default"/>
      </w:rPr>
    </w:lvl>
    <w:lvl w:ilvl="7" w:tplc="95D0C748">
      <w:start w:val="1"/>
      <w:numFmt w:val="bullet"/>
      <w:lvlText w:val="o"/>
      <w:lvlJc w:val="left"/>
      <w:pPr>
        <w:ind w:left="5760" w:hanging="360"/>
      </w:pPr>
      <w:rPr>
        <w:rFonts w:ascii="Courier New" w:hAnsi="Courier New" w:hint="default"/>
      </w:rPr>
    </w:lvl>
    <w:lvl w:ilvl="8" w:tplc="8FA085A6">
      <w:start w:val="1"/>
      <w:numFmt w:val="bullet"/>
      <w:lvlText w:val=""/>
      <w:lvlJc w:val="left"/>
      <w:pPr>
        <w:ind w:left="6480" w:hanging="360"/>
      </w:pPr>
      <w:rPr>
        <w:rFonts w:ascii="Wingdings" w:hAnsi="Wingdings" w:hint="default"/>
      </w:rPr>
    </w:lvl>
  </w:abstractNum>
  <w:abstractNum w:abstractNumId="37" w15:restartNumberingAfterBreak="0">
    <w:nsid w:val="62D5431F"/>
    <w:multiLevelType w:val="hybridMultilevel"/>
    <w:tmpl w:val="9048A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A56C59"/>
    <w:multiLevelType w:val="hybridMultilevel"/>
    <w:tmpl w:val="8C6C9C7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F5643"/>
    <w:multiLevelType w:val="hybridMultilevel"/>
    <w:tmpl w:val="170C990C"/>
    <w:lvl w:ilvl="0" w:tplc="E5D24D62">
      <w:start w:val="1"/>
      <w:numFmt w:val="decimal"/>
      <w:lvlText w:val="%1."/>
      <w:lvlJc w:val="left"/>
      <w:pPr>
        <w:ind w:left="720" w:hanging="360"/>
      </w:pPr>
    </w:lvl>
    <w:lvl w:ilvl="1" w:tplc="1A94FA8A">
      <w:start w:val="1"/>
      <w:numFmt w:val="decimal"/>
      <w:lvlText w:val="%2."/>
      <w:lvlJc w:val="left"/>
      <w:pPr>
        <w:ind w:left="1440" w:hanging="360"/>
      </w:pPr>
    </w:lvl>
    <w:lvl w:ilvl="2" w:tplc="3D3C79F8">
      <w:start w:val="1"/>
      <w:numFmt w:val="lowerRoman"/>
      <w:lvlText w:val="%3."/>
      <w:lvlJc w:val="right"/>
      <w:pPr>
        <w:ind w:left="2160" w:hanging="180"/>
      </w:pPr>
    </w:lvl>
    <w:lvl w:ilvl="3" w:tplc="7C54031E">
      <w:start w:val="1"/>
      <w:numFmt w:val="decimal"/>
      <w:lvlText w:val="%4."/>
      <w:lvlJc w:val="left"/>
      <w:pPr>
        <w:ind w:left="2880" w:hanging="360"/>
      </w:pPr>
    </w:lvl>
    <w:lvl w:ilvl="4" w:tplc="CDA0025A">
      <w:start w:val="1"/>
      <w:numFmt w:val="lowerLetter"/>
      <w:lvlText w:val="%5."/>
      <w:lvlJc w:val="left"/>
      <w:pPr>
        <w:ind w:left="3600" w:hanging="360"/>
      </w:pPr>
    </w:lvl>
    <w:lvl w:ilvl="5" w:tplc="7E2009F4">
      <w:start w:val="1"/>
      <w:numFmt w:val="lowerRoman"/>
      <w:lvlText w:val="%6."/>
      <w:lvlJc w:val="right"/>
      <w:pPr>
        <w:ind w:left="4320" w:hanging="180"/>
      </w:pPr>
    </w:lvl>
    <w:lvl w:ilvl="6" w:tplc="1498937E">
      <w:start w:val="1"/>
      <w:numFmt w:val="decimal"/>
      <w:lvlText w:val="%7."/>
      <w:lvlJc w:val="left"/>
      <w:pPr>
        <w:ind w:left="5040" w:hanging="360"/>
      </w:pPr>
    </w:lvl>
    <w:lvl w:ilvl="7" w:tplc="D23AB50A">
      <w:start w:val="1"/>
      <w:numFmt w:val="lowerLetter"/>
      <w:lvlText w:val="%8."/>
      <w:lvlJc w:val="left"/>
      <w:pPr>
        <w:ind w:left="5760" w:hanging="360"/>
      </w:pPr>
    </w:lvl>
    <w:lvl w:ilvl="8" w:tplc="F392CFA4">
      <w:start w:val="1"/>
      <w:numFmt w:val="lowerRoman"/>
      <w:lvlText w:val="%9."/>
      <w:lvlJc w:val="right"/>
      <w:pPr>
        <w:ind w:left="6480" w:hanging="180"/>
      </w:pPr>
    </w:lvl>
  </w:abstractNum>
  <w:abstractNum w:abstractNumId="40" w15:restartNumberingAfterBreak="0">
    <w:nsid w:val="67987E6A"/>
    <w:multiLevelType w:val="hybridMultilevel"/>
    <w:tmpl w:val="FFFFFFFF"/>
    <w:lvl w:ilvl="0" w:tplc="30D02BD6">
      <w:start w:val="1"/>
      <w:numFmt w:val="bullet"/>
      <w:lvlText w:val=""/>
      <w:lvlJc w:val="left"/>
      <w:pPr>
        <w:ind w:left="720" w:hanging="360"/>
      </w:pPr>
      <w:rPr>
        <w:rFonts w:ascii="Symbol" w:hAnsi="Symbol" w:hint="default"/>
      </w:rPr>
    </w:lvl>
    <w:lvl w:ilvl="1" w:tplc="3C6411A6">
      <w:start w:val="1"/>
      <w:numFmt w:val="bullet"/>
      <w:lvlText w:val="o"/>
      <w:lvlJc w:val="left"/>
      <w:pPr>
        <w:ind w:left="1440" w:hanging="360"/>
      </w:pPr>
      <w:rPr>
        <w:rFonts w:ascii="Courier New" w:hAnsi="Courier New" w:hint="default"/>
      </w:rPr>
    </w:lvl>
    <w:lvl w:ilvl="2" w:tplc="4F6EBCCE">
      <w:start w:val="1"/>
      <w:numFmt w:val="bullet"/>
      <w:lvlText w:val=""/>
      <w:lvlJc w:val="left"/>
      <w:pPr>
        <w:ind w:left="2160" w:hanging="360"/>
      </w:pPr>
      <w:rPr>
        <w:rFonts w:ascii="Wingdings" w:hAnsi="Wingdings" w:hint="default"/>
      </w:rPr>
    </w:lvl>
    <w:lvl w:ilvl="3" w:tplc="E3E698C0">
      <w:start w:val="1"/>
      <w:numFmt w:val="bullet"/>
      <w:lvlText w:val=""/>
      <w:lvlJc w:val="left"/>
      <w:pPr>
        <w:ind w:left="2880" w:hanging="360"/>
      </w:pPr>
      <w:rPr>
        <w:rFonts w:ascii="Symbol" w:hAnsi="Symbol" w:hint="default"/>
      </w:rPr>
    </w:lvl>
    <w:lvl w:ilvl="4" w:tplc="9506A7AA">
      <w:start w:val="1"/>
      <w:numFmt w:val="bullet"/>
      <w:lvlText w:val="o"/>
      <w:lvlJc w:val="left"/>
      <w:pPr>
        <w:ind w:left="3600" w:hanging="360"/>
      </w:pPr>
      <w:rPr>
        <w:rFonts w:ascii="Courier New" w:hAnsi="Courier New" w:hint="default"/>
      </w:rPr>
    </w:lvl>
    <w:lvl w:ilvl="5" w:tplc="AAA2A3D6">
      <w:start w:val="1"/>
      <w:numFmt w:val="bullet"/>
      <w:lvlText w:val=""/>
      <w:lvlJc w:val="left"/>
      <w:pPr>
        <w:ind w:left="4320" w:hanging="360"/>
      </w:pPr>
      <w:rPr>
        <w:rFonts w:ascii="Wingdings" w:hAnsi="Wingdings" w:hint="default"/>
      </w:rPr>
    </w:lvl>
    <w:lvl w:ilvl="6" w:tplc="B4F21708">
      <w:start w:val="1"/>
      <w:numFmt w:val="bullet"/>
      <w:lvlText w:val=""/>
      <w:lvlJc w:val="left"/>
      <w:pPr>
        <w:ind w:left="5040" w:hanging="360"/>
      </w:pPr>
      <w:rPr>
        <w:rFonts w:ascii="Symbol" w:hAnsi="Symbol" w:hint="default"/>
      </w:rPr>
    </w:lvl>
    <w:lvl w:ilvl="7" w:tplc="15885298">
      <w:start w:val="1"/>
      <w:numFmt w:val="bullet"/>
      <w:lvlText w:val="o"/>
      <w:lvlJc w:val="left"/>
      <w:pPr>
        <w:ind w:left="5760" w:hanging="360"/>
      </w:pPr>
      <w:rPr>
        <w:rFonts w:ascii="Courier New" w:hAnsi="Courier New" w:hint="default"/>
      </w:rPr>
    </w:lvl>
    <w:lvl w:ilvl="8" w:tplc="285A8430">
      <w:start w:val="1"/>
      <w:numFmt w:val="bullet"/>
      <w:lvlText w:val=""/>
      <w:lvlJc w:val="left"/>
      <w:pPr>
        <w:ind w:left="6480" w:hanging="360"/>
      </w:pPr>
      <w:rPr>
        <w:rFonts w:ascii="Wingdings" w:hAnsi="Wingdings" w:hint="default"/>
      </w:rPr>
    </w:lvl>
  </w:abstractNum>
  <w:abstractNum w:abstractNumId="41" w15:restartNumberingAfterBreak="0">
    <w:nsid w:val="699F3486"/>
    <w:multiLevelType w:val="hybridMultilevel"/>
    <w:tmpl w:val="1060831A"/>
    <w:lvl w:ilvl="0" w:tplc="A59E4930">
      <w:numFmt w:val="bullet"/>
      <w:lvlText w:val=""/>
      <w:lvlJc w:val="left"/>
      <w:pPr>
        <w:ind w:left="1210" w:hanging="360"/>
      </w:pPr>
      <w:rPr>
        <w:rFonts w:ascii="Wingdings" w:eastAsia="Calibri" w:hAnsi="Wingdings" w:cs="Calibri" w:hint="default"/>
        <w:sz w:val="22"/>
      </w:rPr>
    </w:lvl>
    <w:lvl w:ilvl="1" w:tplc="04090003" w:tentative="1">
      <w:start w:val="1"/>
      <w:numFmt w:val="bullet"/>
      <w:lvlText w:val="o"/>
      <w:lvlJc w:val="left"/>
      <w:pPr>
        <w:ind w:left="1930" w:hanging="360"/>
      </w:pPr>
      <w:rPr>
        <w:rFonts w:ascii="Courier New" w:hAnsi="Courier New" w:cs="Courier New" w:hint="default"/>
      </w:rPr>
    </w:lvl>
    <w:lvl w:ilvl="2" w:tplc="04090005" w:tentative="1">
      <w:start w:val="1"/>
      <w:numFmt w:val="bullet"/>
      <w:lvlText w:val=""/>
      <w:lvlJc w:val="left"/>
      <w:pPr>
        <w:ind w:left="2650" w:hanging="360"/>
      </w:pPr>
      <w:rPr>
        <w:rFonts w:ascii="Wingdings" w:hAnsi="Wingdings" w:hint="default"/>
      </w:rPr>
    </w:lvl>
    <w:lvl w:ilvl="3" w:tplc="04090001" w:tentative="1">
      <w:start w:val="1"/>
      <w:numFmt w:val="bullet"/>
      <w:lvlText w:val=""/>
      <w:lvlJc w:val="left"/>
      <w:pPr>
        <w:ind w:left="3370" w:hanging="360"/>
      </w:pPr>
      <w:rPr>
        <w:rFonts w:ascii="Symbol" w:hAnsi="Symbol" w:hint="default"/>
      </w:rPr>
    </w:lvl>
    <w:lvl w:ilvl="4" w:tplc="04090003" w:tentative="1">
      <w:start w:val="1"/>
      <w:numFmt w:val="bullet"/>
      <w:lvlText w:val="o"/>
      <w:lvlJc w:val="left"/>
      <w:pPr>
        <w:ind w:left="4090" w:hanging="360"/>
      </w:pPr>
      <w:rPr>
        <w:rFonts w:ascii="Courier New" w:hAnsi="Courier New" w:cs="Courier New" w:hint="default"/>
      </w:rPr>
    </w:lvl>
    <w:lvl w:ilvl="5" w:tplc="04090005" w:tentative="1">
      <w:start w:val="1"/>
      <w:numFmt w:val="bullet"/>
      <w:lvlText w:val=""/>
      <w:lvlJc w:val="left"/>
      <w:pPr>
        <w:ind w:left="4810" w:hanging="360"/>
      </w:pPr>
      <w:rPr>
        <w:rFonts w:ascii="Wingdings" w:hAnsi="Wingdings" w:hint="default"/>
      </w:rPr>
    </w:lvl>
    <w:lvl w:ilvl="6" w:tplc="04090001" w:tentative="1">
      <w:start w:val="1"/>
      <w:numFmt w:val="bullet"/>
      <w:lvlText w:val=""/>
      <w:lvlJc w:val="left"/>
      <w:pPr>
        <w:ind w:left="5530" w:hanging="360"/>
      </w:pPr>
      <w:rPr>
        <w:rFonts w:ascii="Symbol" w:hAnsi="Symbol" w:hint="default"/>
      </w:rPr>
    </w:lvl>
    <w:lvl w:ilvl="7" w:tplc="04090003" w:tentative="1">
      <w:start w:val="1"/>
      <w:numFmt w:val="bullet"/>
      <w:lvlText w:val="o"/>
      <w:lvlJc w:val="left"/>
      <w:pPr>
        <w:ind w:left="6250" w:hanging="360"/>
      </w:pPr>
      <w:rPr>
        <w:rFonts w:ascii="Courier New" w:hAnsi="Courier New" w:cs="Courier New" w:hint="default"/>
      </w:rPr>
    </w:lvl>
    <w:lvl w:ilvl="8" w:tplc="04090005" w:tentative="1">
      <w:start w:val="1"/>
      <w:numFmt w:val="bullet"/>
      <w:lvlText w:val=""/>
      <w:lvlJc w:val="left"/>
      <w:pPr>
        <w:ind w:left="6970" w:hanging="360"/>
      </w:pPr>
      <w:rPr>
        <w:rFonts w:ascii="Wingdings" w:hAnsi="Wingdings" w:hint="default"/>
      </w:rPr>
    </w:lvl>
  </w:abstractNum>
  <w:abstractNum w:abstractNumId="42" w15:restartNumberingAfterBreak="0">
    <w:nsid w:val="70333710"/>
    <w:multiLevelType w:val="hybridMultilevel"/>
    <w:tmpl w:val="24B0DAEE"/>
    <w:lvl w:ilvl="0" w:tplc="91E6C1CE">
      <w:start w:val="1"/>
      <w:numFmt w:val="bullet"/>
      <w:lvlText w:val="·"/>
      <w:lvlJc w:val="left"/>
      <w:pPr>
        <w:ind w:left="720" w:hanging="360"/>
      </w:pPr>
      <w:rPr>
        <w:rFonts w:ascii="Symbol" w:hAnsi="Symbol" w:hint="default"/>
      </w:rPr>
    </w:lvl>
    <w:lvl w:ilvl="1" w:tplc="95489912">
      <w:start w:val="1"/>
      <w:numFmt w:val="bullet"/>
      <w:lvlText w:val="o"/>
      <w:lvlJc w:val="left"/>
      <w:pPr>
        <w:ind w:left="1440" w:hanging="360"/>
      </w:pPr>
      <w:rPr>
        <w:rFonts w:ascii="Courier New" w:hAnsi="Courier New" w:hint="default"/>
      </w:rPr>
    </w:lvl>
    <w:lvl w:ilvl="2" w:tplc="E04C8236">
      <w:start w:val="1"/>
      <w:numFmt w:val="bullet"/>
      <w:lvlText w:val=""/>
      <w:lvlJc w:val="left"/>
      <w:pPr>
        <w:ind w:left="2160" w:hanging="360"/>
      </w:pPr>
      <w:rPr>
        <w:rFonts w:ascii="Wingdings" w:hAnsi="Wingdings" w:hint="default"/>
      </w:rPr>
    </w:lvl>
    <w:lvl w:ilvl="3" w:tplc="B1C8CE5A">
      <w:start w:val="1"/>
      <w:numFmt w:val="bullet"/>
      <w:lvlText w:val=""/>
      <w:lvlJc w:val="left"/>
      <w:pPr>
        <w:ind w:left="2880" w:hanging="360"/>
      </w:pPr>
      <w:rPr>
        <w:rFonts w:ascii="Symbol" w:hAnsi="Symbol" w:hint="default"/>
      </w:rPr>
    </w:lvl>
    <w:lvl w:ilvl="4" w:tplc="FB8E410A">
      <w:start w:val="1"/>
      <w:numFmt w:val="bullet"/>
      <w:lvlText w:val="o"/>
      <w:lvlJc w:val="left"/>
      <w:pPr>
        <w:ind w:left="3600" w:hanging="360"/>
      </w:pPr>
      <w:rPr>
        <w:rFonts w:ascii="Courier New" w:hAnsi="Courier New" w:hint="default"/>
      </w:rPr>
    </w:lvl>
    <w:lvl w:ilvl="5" w:tplc="6FEADFA2">
      <w:start w:val="1"/>
      <w:numFmt w:val="bullet"/>
      <w:lvlText w:val=""/>
      <w:lvlJc w:val="left"/>
      <w:pPr>
        <w:ind w:left="4320" w:hanging="360"/>
      </w:pPr>
      <w:rPr>
        <w:rFonts w:ascii="Wingdings" w:hAnsi="Wingdings" w:hint="default"/>
      </w:rPr>
    </w:lvl>
    <w:lvl w:ilvl="6" w:tplc="EFAC2362">
      <w:start w:val="1"/>
      <w:numFmt w:val="bullet"/>
      <w:lvlText w:val=""/>
      <w:lvlJc w:val="left"/>
      <w:pPr>
        <w:ind w:left="5040" w:hanging="360"/>
      </w:pPr>
      <w:rPr>
        <w:rFonts w:ascii="Symbol" w:hAnsi="Symbol" w:hint="default"/>
      </w:rPr>
    </w:lvl>
    <w:lvl w:ilvl="7" w:tplc="D5DAB956">
      <w:start w:val="1"/>
      <w:numFmt w:val="bullet"/>
      <w:lvlText w:val="o"/>
      <w:lvlJc w:val="left"/>
      <w:pPr>
        <w:ind w:left="5760" w:hanging="360"/>
      </w:pPr>
      <w:rPr>
        <w:rFonts w:ascii="Courier New" w:hAnsi="Courier New" w:hint="default"/>
      </w:rPr>
    </w:lvl>
    <w:lvl w:ilvl="8" w:tplc="9D4C0064">
      <w:start w:val="1"/>
      <w:numFmt w:val="bullet"/>
      <w:lvlText w:val=""/>
      <w:lvlJc w:val="left"/>
      <w:pPr>
        <w:ind w:left="6480" w:hanging="360"/>
      </w:pPr>
      <w:rPr>
        <w:rFonts w:ascii="Wingdings" w:hAnsi="Wingdings" w:hint="default"/>
      </w:rPr>
    </w:lvl>
  </w:abstractNum>
  <w:abstractNum w:abstractNumId="43" w15:restartNumberingAfterBreak="0">
    <w:nsid w:val="713D128A"/>
    <w:multiLevelType w:val="multilevel"/>
    <w:tmpl w:val="D3FAA1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1A94018"/>
    <w:multiLevelType w:val="hybridMultilevel"/>
    <w:tmpl w:val="35FA40E6"/>
    <w:lvl w:ilvl="0" w:tplc="E472AEE2">
      <w:start w:val="1"/>
      <w:numFmt w:val="decimal"/>
      <w:lvlText w:val="%1."/>
      <w:lvlJc w:val="left"/>
      <w:pPr>
        <w:tabs>
          <w:tab w:val="num" w:pos="720"/>
        </w:tabs>
        <w:ind w:left="720" w:hanging="360"/>
      </w:pPr>
    </w:lvl>
    <w:lvl w:ilvl="1" w:tplc="CB16C554" w:tentative="1">
      <w:start w:val="1"/>
      <w:numFmt w:val="decimal"/>
      <w:lvlText w:val="%2."/>
      <w:lvlJc w:val="left"/>
      <w:pPr>
        <w:tabs>
          <w:tab w:val="num" w:pos="1440"/>
        </w:tabs>
        <w:ind w:left="1440" w:hanging="360"/>
      </w:pPr>
    </w:lvl>
    <w:lvl w:ilvl="2" w:tplc="B554F2B8" w:tentative="1">
      <w:start w:val="1"/>
      <w:numFmt w:val="decimal"/>
      <w:lvlText w:val="%3."/>
      <w:lvlJc w:val="left"/>
      <w:pPr>
        <w:tabs>
          <w:tab w:val="num" w:pos="2160"/>
        </w:tabs>
        <w:ind w:left="2160" w:hanging="360"/>
      </w:pPr>
    </w:lvl>
    <w:lvl w:ilvl="3" w:tplc="2CDAFB38" w:tentative="1">
      <w:start w:val="1"/>
      <w:numFmt w:val="decimal"/>
      <w:lvlText w:val="%4."/>
      <w:lvlJc w:val="left"/>
      <w:pPr>
        <w:tabs>
          <w:tab w:val="num" w:pos="2880"/>
        </w:tabs>
        <w:ind w:left="2880" w:hanging="360"/>
      </w:pPr>
    </w:lvl>
    <w:lvl w:ilvl="4" w:tplc="2A08018C" w:tentative="1">
      <w:start w:val="1"/>
      <w:numFmt w:val="decimal"/>
      <w:lvlText w:val="%5."/>
      <w:lvlJc w:val="left"/>
      <w:pPr>
        <w:tabs>
          <w:tab w:val="num" w:pos="3600"/>
        </w:tabs>
        <w:ind w:left="3600" w:hanging="360"/>
      </w:pPr>
    </w:lvl>
    <w:lvl w:ilvl="5" w:tplc="92A4061E" w:tentative="1">
      <w:start w:val="1"/>
      <w:numFmt w:val="decimal"/>
      <w:lvlText w:val="%6."/>
      <w:lvlJc w:val="left"/>
      <w:pPr>
        <w:tabs>
          <w:tab w:val="num" w:pos="4320"/>
        </w:tabs>
        <w:ind w:left="4320" w:hanging="360"/>
      </w:pPr>
    </w:lvl>
    <w:lvl w:ilvl="6" w:tplc="F4CCB780" w:tentative="1">
      <w:start w:val="1"/>
      <w:numFmt w:val="decimal"/>
      <w:lvlText w:val="%7."/>
      <w:lvlJc w:val="left"/>
      <w:pPr>
        <w:tabs>
          <w:tab w:val="num" w:pos="5040"/>
        </w:tabs>
        <w:ind w:left="5040" w:hanging="360"/>
      </w:pPr>
    </w:lvl>
    <w:lvl w:ilvl="7" w:tplc="474EF0F8" w:tentative="1">
      <w:start w:val="1"/>
      <w:numFmt w:val="decimal"/>
      <w:lvlText w:val="%8."/>
      <w:lvlJc w:val="left"/>
      <w:pPr>
        <w:tabs>
          <w:tab w:val="num" w:pos="5760"/>
        </w:tabs>
        <w:ind w:left="5760" w:hanging="360"/>
      </w:pPr>
    </w:lvl>
    <w:lvl w:ilvl="8" w:tplc="1BF4D31C" w:tentative="1">
      <w:start w:val="1"/>
      <w:numFmt w:val="decimal"/>
      <w:lvlText w:val="%9."/>
      <w:lvlJc w:val="left"/>
      <w:pPr>
        <w:tabs>
          <w:tab w:val="num" w:pos="6480"/>
        </w:tabs>
        <w:ind w:left="6480" w:hanging="360"/>
      </w:pPr>
    </w:lvl>
  </w:abstractNum>
  <w:abstractNum w:abstractNumId="45" w15:restartNumberingAfterBreak="0">
    <w:nsid w:val="71EA7E54"/>
    <w:multiLevelType w:val="hybridMultilevel"/>
    <w:tmpl w:val="FFFFFFFF"/>
    <w:lvl w:ilvl="0" w:tplc="62527F48">
      <w:start w:val="1"/>
      <w:numFmt w:val="bullet"/>
      <w:lvlText w:val=""/>
      <w:lvlJc w:val="left"/>
      <w:pPr>
        <w:ind w:left="720" w:hanging="360"/>
      </w:pPr>
      <w:rPr>
        <w:rFonts w:ascii="Symbol" w:hAnsi="Symbol" w:hint="default"/>
      </w:rPr>
    </w:lvl>
    <w:lvl w:ilvl="1" w:tplc="5D5AE27E">
      <w:start w:val="1"/>
      <w:numFmt w:val="bullet"/>
      <w:lvlText w:val="o"/>
      <w:lvlJc w:val="left"/>
      <w:pPr>
        <w:ind w:left="1440" w:hanging="360"/>
      </w:pPr>
      <w:rPr>
        <w:rFonts w:ascii="Courier New" w:hAnsi="Courier New" w:hint="default"/>
      </w:rPr>
    </w:lvl>
    <w:lvl w:ilvl="2" w:tplc="9F4EDE92">
      <w:start w:val="1"/>
      <w:numFmt w:val="bullet"/>
      <w:lvlText w:val=""/>
      <w:lvlJc w:val="left"/>
      <w:pPr>
        <w:ind w:left="2160" w:hanging="360"/>
      </w:pPr>
      <w:rPr>
        <w:rFonts w:ascii="Wingdings" w:hAnsi="Wingdings" w:hint="default"/>
      </w:rPr>
    </w:lvl>
    <w:lvl w:ilvl="3" w:tplc="4566BA9C">
      <w:start w:val="1"/>
      <w:numFmt w:val="bullet"/>
      <w:lvlText w:val=""/>
      <w:lvlJc w:val="left"/>
      <w:pPr>
        <w:ind w:left="2880" w:hanging="360"/>
      </w:pPr>
      <w:rPr>
        <w:rFonts w:ascii="Symbol" w:hAnsi="Symbol" w:hint="default"/>
      </w:rPr>
    </w:lvl>
    <w:lvl w:ilvl="4" w:tplc="AB1C03BA">
      <w:start w:val="1"/>
      <w:numFmt w:val="bullet"/>
      <w:lvlText w:val="o"/>
      <w:lvlJc w:val="left"/>
      <w:pPr>
        <w:ind w:left="3600" w:hanging="360"/>
      </w:pPr>
      <w:rPr>
        <w:rFonts w:ascii="Courier New" w:hAnsi="Courier New" w:hint="default"/>
      </w:rPr>
    </w:lvl>
    <w:lvl w:ilvl="5" w:tplc="5F2CA71C">
      <w:start w:val="1"/>
      <w:numFmt w:val="bullet"/>
      <w:lvlText w:val=""/>
      <w:lvlJc w:val="left"/>
      <w:pPr>
        <w:ind w:left="4320" w:hanging="360"/>
      </w:pPr>
      <w:rPr>
        <w:rFonts w:ascii="Wingdings" w:hAnsi="Wingdings" w:hint="default"/>
      </w:rPr>
    </w:lvl>
    <w:lvl w:ilvl="6" w:tplc="70C8381C">
      <w:start w:val="1"/>
      <w:numFmt w:val="bullet"/>
      <w:lvlText w:val=""/>
      <w:lvlJc w:val="left"/>
      <w:pPr>
        <w:ind w:left="5040" w:hanging="360"/>
      </w:pPr>
      <w:rPr>
        <w:rFonts w:ascii="Symbol" w:hAnsi="Symbol" w:hint="default"/>
      </w:rPr>
    </w:lvl>
    <w:lvl w:ilvl="7" w:tplc="0676225A">
      <w:start w:val="1"/>
      <w:numFmt w:val="bullet"/>
      <w:lvlText w:val="o"/>
      <w:lvlJc w:val="left"/>
      <w:pPr>
        <w:ind w:left="5760" w:hanging="360"/>
      </w:pPr>
      <w:rPr>
        <w:rFonts w:ascii="Courier New" w:hAnsi="Courier New" w:hint="default"/>
      </w:rPr>
    </w:lvl>
    <w:lvl w:ilvl="8" w:tplc="2D64B34E">
      <w:start w:val="1"/>
      <w:numFmt w:val="bullet"/>
      <w:lvlText w:val=""/>
      <w:lvlJc w:val="left"/>
      <w:pPr>
        <w:ind w:left="6480" w:hanging="360"/>
      </w:pPr>
      <w:rPr>
        <w:rFonts w:ascii="Wingdings" w:hAnsi="Wingdings" w:hint="default"/>
      </w:rPr>
    </w:lvl>
  </w:abstractNum>
  <w:abstractNum w:abstractNumId="46" w15:restartNumberingAfterBreak="0">
    <w:nsid w:val="75547BC0"/>
    <w:multiLevelType w:val="hybridMultilevel"/>
    <w:tmpl w:val="8FFE9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311798"/>
    <w:multiLevelType w:val="hybridMultilevel"/>
    <w:tmpl w:val="9DE2735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8" w15:restartNumberingAfterBreak="0">
    <w:nsid w:val="7AB83CDE"/>
    <w:multiLevelType w:val="hybridMultilevel"/>
    <w:tmpl w:val="FFFFFFFF"/>
    <w:lvl w:ilvl="0" w:tplc="94DAF56C">
      <w:start w:val="1"/>
      <w:numFmt w:val="bullet"/>
      <w:lvlText w:val="·"/>
      <w:lvlJc w:val="left"/>
      <w:pPr>
        <w:ind w:left="720" w:hanging="360"/>
      </w:pPr>
      <w:rPr>
        <w:rFonts w:ascii="Symbol" w:hAnsi="Symbol" w:hint="default"/>
      </w:rPr>
    </w:lvl>
    <w:lvl w:ilvl="1" w:tplc="BD1C82A4">
      <w:start w:val="1"/>
      <w:numFmt w:val="bullet"/>
      <w:lvlText w:val="o"/>
      <w:lvlJc w:val="left"/>
      <w:pPr>
        <w:ind w:left="1440" w:hanging="360"/>
      </w:pPr>
      <w:rPr>
        <w:rFonts w:ascii="Courier New" w:hAnsi="Courier New" w:hint="default"/>
      </w:rPr>
    </w:lvl>
    <w:lvl w:ilvl="2" w:tplc="5E6CD0A4">
      <w:start w:val="1"/>
      <w:numFmt w:val="bullet"/>
      <w:lvlText w:val=""/>
      <w:lvlJc w:val="left"/>
      <w:pPr>
        <w:ind w:left="2160" w:hanging="360"/>
      </w:pPr>
      <w:rPr>
        <w:rFonts w:ascii="Wingdings" w:hAnsi="Wingdings" w:hint="default"/>
      </w:rPr>
    </w:lvl>
    <w:lvl w:ilvl="3" w:tplc="CC383B4C">
      <w:start w:val="1"/>
      <w:numFmt w:val="bullet"/>
      <w:lvlText w:val=""/>
      <w:lvlJc w:val="left"/>
      <w:pPr>
        <w:ind w:left="2880" w:hanging="360"/>
      </w:pPr>
      <w:rPr>
        <w:rFonts w:ascii="Symbol" w:hAnsi="Symbol" w:hint="default"/>
      </w:rPr>
    </w:lvl>
    <w:lvl w:ilvl="4" w:tplc="29D8CB6E">
      <w:start w:val="1"/>
      <w:numFmt w:val="bullet"/>
      <w:lvlText w:val="o"/>
      <w:lvlJc w:val="left"/>
      <w:pPr>
        <w:ind w:left="3600" w:hanging="360"/>
      </w:pPr>
      <w:rPr>
        <w:rFonts w:ascii="Courier New" w:hAnsi="Courier New" w:hint="default"/>
      </w:rPr>
    </w:lvl>
    <w:lvl w:ilvl="5" w:tplc="CD2218FA">
      <w:start w:val="1"/>
      <w:numFmt w:val="bullet"/>
      <w:lvlText w:val=""/>
      <w:lvlJc w:val="left"/>
      <w:pPr>
        <w:ind w:left="4320" w:hanging="360"/>
      </w:pPr>
      <w:rPr>
        <w:rFonts w:ascii="Wingdings" w:hAnsi="Wingdings" w:hint="default"/>
      </w:rPr>
    </w:lvl>
    <w:lvl w:ilvl="6" w:tplc="B566A338">
      <w:start w:val="1"/>
      <w:numFmt w:val="bullet"/>
      <w:lvlText w:val=""/>
      <w:lvlJc w:val="left"/>
      <w:pPr>
        <w:ind w:left="5040" w:hanging="360"/>
      </w:pPr>
      <w:rPr>
        <w:rFonts w:ascii="Symbol" w:hAnsi="Symbol" w:hint="default"/>
      </w:rPr>
    </w:lvl>
    <w:lvl w:ilvl="7" w:tplc="0D68B63C">
      <w:start w:val="1"/>
      <w:numFmt w:val="bullet"/>
      <w:lvlText w:val="o"/>
      <w:lvlJc w:val="left"/>
      <w:pPr>
        <w:ind w:left="5760" w:hanging="360"/>
      </w:pPr>
      <w:rPr>
        <w:rFonts w:ascii="Courier New" w:hAnsi="Courier New" w:hint="default"/>
      </w:rPr>
    </w:lvl>
    <w:lvl w:ilvl="8" w:tplc="A75290D4">
      <w:start w:val="1"/>
      <w:numFmt w:val="bullet"/>
      <w:lvlText w:val=""/>
      <w:lvlJc w:val="left"/>
      <w:pPr>
        <w:ind w:left="6480" w:hanging="360"/>
      </w:pPr>
      <w:rPr>
        <w:rFonts w:ascii="Wingdings" w:hAnsi="Wingdings" w:hint="default"/>
      </w:rPr>
    </w:lvl>
  </w:abstractNum>
  <w:num w:numId="1">
    <w:abstractNumId w:val="12"/>
  </w:num>
  <w:num w:numId="2">
    <w:abstractNumId w:val="27"/>
  </w:num>
  <w:num w:numId="3">
    <w:abstractNumId w:val="48"/>
  </w:num>
  <w:num w:numId="4">
    <w:abstractNumId w:val="42"/>
  </w:num>
  <w:num w:numId="5">
    <w:abstractNumId w:val="15"/>
  </w:num>
  <w:num w:numId="6">
    <w:abstractNumId w:val="5"/>
  </w:num>
  <w:num w:numId="7">
    <w:abstractNumId w:val="8"/>
  </w:num>
  <w:num w:numId="8">
    <w:abstractNumId w:val="21"/>
  </w:num>
  <w:num w:numId="9">
    <w:abstractNumId w:val="1"/>
  </w:num>
  <w:num w:numId="10">
    <w:abstractNumId w:val="11"/>
  </w:num>
  <w:num w:numId="11">
    <w:abstractNumId w:val="30"/>
  </w:num>
  <w:num w:numId="12">
    <w:abstractNumId w:val="39"/>
  </w:num>
  <w:num w:numId="13">
    <w:abstractNumId w:val="26"/>
  </w:num>
  <w:num w:numId="14">
    <w:abstractNumId w:val="35"/>
  </w:num>
  <w:num w:numId="15">
    <w:abstractNumId w:val="23"/>
  </w:num>
  <w:num w:numId="16">
    <w:abstractNumId w:val="24"/>
  </w:num>
  <w:num w:numId="17">
    <w:abstractNumId w:val="9"/>
  </w:num>
  <w:num w:numId="18">
    <w:abstractNumId w:val="22"/>
  </w:num>
  <w:num w:numId="19">
    <w:abstractNumId w:val="40"/>
  </w:num>
  <w:num w:numId="20">
    <w:abstractNumId w:val="20"/>
  </w:num>
  <w:num w:numId="21">
    <w:abstractNumId w:val="25"/>
  </w:num>
  <w:num w:numId="22">
    <w:abstractNumId w:val="10"/>
  </w:num>
  <w:num w:numId="23">
    <w:abstractNumId w:val="19"/>
  </w:num>
  <w:num w:numId="24">
    <w:abstractNumId w:val="31"/>
  </w:num>
  <w:num w:numId="25">
    <w:abstractNumId w:val="16"/>
  </w:num>
  <w:num w:numId="26">
    <w:abstractNumId w:val="29"/>
  </w:num>
  <w:num w:numId="27">
    <w:abstractNumId w:val="47"/>
  </w:num>
  <w:num w:numId="28">
    <w:abstractNumId w:val="43"/>
  </w:num>
  <w:num w:numId="29">
    <w:abstractNumId w:val="34"/>
  </w:num>
  <w:num w:numId="30">
    <w:abstractNumId w:val="13"/>
  </w:num>
  <w:num w:numId="31">
    <w:abstractNumId w:val="32"/>
  </w:num>
  <w:num w:numId="32">
    <w:abstractNumId w:val="6"/>
  </w:num>
  <w:num w:numId="33">
    <w:abstractNumId w:val="36"/>
  </w:num>
  <w:num w:numId="34">
    <w:abstractNumId w:val="33"/>
  </w:num>
  <w:num w:numId="35">
    <w:abstractNumId w:val="38"/>
  </w:num>
  <w:num w:numId="36">
    <w:abstractNumId w:val="18"/>
  </w:num>
  <w:num w:numId="37">
    <w:abstractNumId w:val="44"/>
  </w:num>
  <w:num w:numId="38">
    <w:abstractNumId w:val="45"/>
  </w:num>
  <w:num w:numId="39">
    <w:abstractNumId w:val="0"/>
  </w:num>
  <w:num w:numId="40">
    <w:abstractNumId w:val="46"/>
  </w:num>
  <w:num w:numId="41">
    <w:abstractNumId w:val="41"/>
  </w:num>
  <w:num w:numId="42">
    <w:abstractNumId w:val="3"/>
  </w:num>
  <w:num w:numId="43">
    <w:abstractNumId w:val="7"/>
  </w:num>
  <w:num w:numId="44">
    <w:abstractNumId w:val="14"/>
  </w:num>
  <w:num w:numId="45">
    <w:abstractNumId w:val="2"/>
  </w:num>
  <w:num w:numId="46">
    <w:abstractNumId w:val="4"/>
  </w:num>
  <w:num w:numId="47">
    <w:abstractNumId w:val="37"/>
  </w:num>
  <w:num w:numId="48">
    <w:abstractNumId w:val="17"/>
  </w:num>
  <w:num w:numId="49">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EDB066A"/>
    <w:rsid w:val="000066CF"/>
    <w:rsid w:val="00007CA8"/>
    <w:rsid w:val="00013574"/>
    <w:rsid w:val="0001770C"/>
    <w:rsid w:val="00020C6F"/>
    <w:rsid w:val="00020E00"/>
    <w:rsid w:val="00023255"/>
    <w:rsid w:val="00024875"/>
    <w:rsid w:val="00024B6A"/>
    <w:rsid w:val="00026200"/>
    <w:rsid w:val="000278CE"/>
    <w:rsid w:val="000311E7"/>
    <w:rsid w:val="00032620"/>
    <w:rsid w:val="00032C25"/>
    <w:rsid w:val="0003371A"/>
    <w:rsid w:val="00035512"/>
    <w:rsid w:val="00037C3F"/>
    <w:rsid w:val="00037F2C"/>
    <w:rsid w:val="000441A4"/>
    <w:rsid w:val="00044F61"/>
    <w:rsid w:val="00045D12"/>
    <w:rsid w:val="00046823"/>
    <w:rsid w:val="00046B97"/>
    <w:rsid w:val="0004771D"/>
    <w:rsid w:val="00047DCD"/>
    <w:rsid w:val="00050470"/>
    <w:rsid w:val="00051C02"/>
    <w:rsid w:val="00051F5E"/>
    <w:rsid w:val="00052FB5"/>
    <w:rsid w:val="000541DF"/>
    <w:rsid w:val="00055CF1"/>
    <w:rsid w:val="000569C1"/>
    <w:rsid w:val="000602A0"/>
    <w:rsid w:val="00061578"/>
    <w:rsid w:val="00061DDD"/>
    <w:rsid w:val="00062CE1"/>
    <w:rsid w:val="000641C8"/>
    <w:rsid w:val="00065441"/>
    <w:rsid w:val="000672EA"/>
    <w:rsid w:val="00067975"/>
    <w:rsid w:val="0007217C"/>
    <w:rsid w:val="0007591E"/>
    <w:rsid w:val="00076111"/>
    <w:rsid w:val="0007641F"/>
    <w:rsid w:val="00077491"/>
    <w:rsid w:val="000774A0"/>
    <w:rsid w:val="0008130F"/>
    <w:rsid w:val="000825E3"/>
    <w:rsid w:val="000837C7"/>
    <w:rsid w:val="000856FE"/>
    <w:rsid w:val="00090C90"/>
    <w:rsid w:val="00093BB5"/>
    <w:rsid w:val="000951B8"/>
    <w:rsid w:val="00096B87"/>
    <w:rsid w:val="00097380"/>
    <w:rsid w:val="00097ED5"/>
    <w:rsid w:val="000A00E7"/>
    <w:rsid w:val="000A0A59"/>
    <w:rsid w:val="000A2203"/>
    <w:rsid w:val="000A281B"/>
    <w:rsid w:val="000A5D90"/>
    <w:rsid w:val="000A6B52"/>
    <w:rsid w:val="000A75D8"/>
    <w:rsid w:val="000A7ABE"/>
    <w:rsid w:val="000B54D0"/>
    <w:rsid w:val="000B71E9"/>
    <w:rsid w:val="000C0550"/>
    <w:rsid w:val="000C0F46"/>
    <w:rsid w:val="000C61FE"/>
    <w:rsid w:val="000C6BB1"/>
    <w:rsid w:val="000C7156"/>
    <w:rsid w:val="000D0CCE"/>
    <w:rsid w:val="000D1560"/>
    <w:rsid w:val="000D23AF"/>
    <w:rsid w:val="000D3C3D"/>
    <w:rsid w:val="000D4AF0"/>
    <w:rsid w:val="000E373F"/>
    <w:rsid w:val="000E54A3"/>
    <w:rsid w:val="000E5B2A"/>
    <w:rsid w:val="000F0645"/>
    <w:rsid w:val="000F2E5D"/>
    <w:rsid w:val="000F2FA5"/>
    <w:rsid w:val="000F3218"/>
    <w:rsid w:val="000F3299"/>
    <w:rsid w:val="000F40C5"/>
    <w:rsid w:val="000F5B72"/>
    <w:rsid w:val="00102325"/>
    <w:rsid w:val="00102CEA"/>
    <w:rsid w:val="00104D30"/>
    <w:rsid w:val="00104EEF"/>
    <w:rsid w:val="00112157"/>
    <w:rsid w:val="00112307"/>
    <w:rsid w:val="00112F76"/>
    <w:rsid w:val="00113790"/>
    <w:rsid w:val="0011499C"/>
    <w:rsid w:val="00114A6A"/>
    <w:rsid w:val="00114DCE"/>
    <w:rsid w:val="00117679"/>
    <w:rsid w:val="00121670"/>
    <w:rsid w:val="00124381"/>
    <w:rsid w:val="001253FE"/>
    <w:rsid w:val="00125AFB"/>
    <w:rsid w:val="001267A0"/>
    <w:rsid w:val="00130386"/>
    <w:rsid w:val="00140DF8"/>
    <w:rsid w:val="001477DC"/>
    <w:rsid w:val="00150E99"/>
    <w:rsid w:val="00151DB6"/>
    <w:rsid w:val="001520EA"/>
    <w:rsid w:val="001543C6"/>
    <w:rsid w:val="00155098"/>
    <w:rsid w:val="00155AB1"/>
    <w:rsid w:val="001570BB"/>
    <w:rsid w:val="0015769D"/>
    <w:rsid w:val="00161191"/>
    <w:rsid w:val="001618F9"/>
    <w:rsid w:val="00163E6F"/>
    <w:rsid w:val="00164648"/>
    <w:rsid w:val="00165596"/>
    <w:rsid w:val="00165DD1"/>
    <w:rsid w:val="00165E29"/>
    <w:rsid w:val="001677F7"/>
    <w:rsid w:val="00167EC9"/>
    <w:rsid w:val="00170BF5"/>
    <w:rsid w:val="001724BC"/>
    <w:rsid w:val="001733C3"/>
    <w:rsid w:val="00173926"/>
    <w:rsid w:val="00174012"/>
    <w:rsid w:val="00174685"/>
    <w:rsid w:val="0017497D"/>
    <w:rsid w:val="00175F39"/>
    <w:rsid w:val="00176200"/>
    <w:rsid w:val="0018008A"/>
    <w:rsid w:val="0018144C"/>
    <w:rsid w:val="00184109"/>
    <w:rsid w:val="001861D0"/>
    <w:rsid w:val="0018658B"/>
    <w:rsid w:val="001878AC"/>
    <w:rsid w:val="001A096E"/>
    <w:rsid w:val="001A10F8"/>
    <w:rsid w:val="001A1A66"/>
    <w:rsid w:val="001A383D"/>
    <w:rsid w:val="001A3DB5"/>
    <w:rsid w:val="001A7FC9"/>
    <w:rsid w:val="001B34BB"/>
    <w:rsid w:val="001B4520"/>
    <w:rsid w:val="001B4D3F"/>
    <w:rsid w:val="001B51DE"/>
    <w:rsid w:val="001B6312"/>
    <w:rsid w:val="001C1154"/>
    <w:rsid w:val="001C22E8"/>
    <w:rsid w:val="001C39A1"/>
    <w:rsid w:val="001C5E1C"/>
    <w:rsid w:val="001C606E"/>
    <w:rsid w:val="001D0541"/>
    <w:rsid w:val="001D23E9"/>
    <w:rsid w:val="001D3891"/>
    <w:rsid w:val="001D45F2"/>
    <w:rsid w:val="001D7205"/>
    <w:rsid w:val="001E0E95"/>
    <w:rsid w:val="001E1049"/>
    <w:rsid w:val="001E2E23"/>
    <w:rsid w:val="001E3DBC"/>
    <w:rsid w:val="001E59FD"/>
    <w:rsid w:val="001E7081"/>
    <w:rsid w:val="001F03BD"/>
    <w:rsid w:val="001F0DED"/>
    <w:rsid w:val="001F129A"/>
    <w:rsid w:val="001F16E3"/>
    <w:rsid w:val="001F1EE3"/>
    <w:rsid w:val="001F3C2F"/>
    <w:rsid w:val="001F3C48"/>
    <w:rsid w:val="001F460E"/>
    <w:rsid w:val="001F4C85"/>
    <w:rsid w:val="001F725B"/>
    <w:rsid w:val="001F76C1"/>
    <w:rsid w:val="001F7821"/>
    <w:rsid w:val="00200C14"/>
    <w:rsid w:val="002040D0"/>
    <w:rsid w:val="00204B8D"/>
    <w:rsid w:val="002050DD"/>
    <w:rsid w:val="00206BAA"/>
    <w:rsid w:val="00207BF2"/>
    <w:rsid w:val="00212A01"/>
    <w:rsid w:val="00213635"/>
    <w:rsid w:val="00214F82"/>
    <w:rsid w:val="00216BB6"/>
    <w:rsid w:val="002248CF"/>
    <w:rsid w:val="00225541"/>
    <w:rsid w:val="00226C43"/>
    <w:rsid w:val="0023020A"/>
    <w:rsid w:val="00230866"/>
    <w:rsid w:val="0023126D"/>
    <w:rsid w:val="00231E44"/>
    <w:rsid w:val="0023207A"/>
    <w:rsid w:val="0023573B"/>
    <w:rsid w:val="00237CE3"/>
    <w:rsid w:val="002409EF"/>
    <w:rsid w:val="00241B99"/>
    <w:rsid w:val="00241E42"/>
    <w:rsid w:val="00242ED8"/>
    <w:rsid w:val="00243F67"/>
    <w:rsid w:val="002471C8"/>
    <w:rsid w:val="00250281"/>
    <w:rsid w:val="00250C3C"/>
    <w:rsid w:val="00251193"/>
    <w:rsid w:val="00252E2D"/>
    <w:rsid w:val="002531EA"/>
    <w:rsid w:val="00253C68"/>
    <w:rsid w:val="00255C47"/>
    <w:rsid w:val="002573A2"/>
    <w:rsid w:val="002576EB"/>
    <w:rsid w:val="0026011B"/>
    <w:rsid w:val="00260A3A"/>
    <w:rsid w:val="00261AC7"/>
    <w:rsid w:val="002621BC"/>
    <w:rsid w:val="00264B2F"/>
    <w:rsid w:val="00265343"/>
    <w:rsid w:val="00266D4A"/>
    <w:rsid w:val="00266E5E"/>
    <w:rsid w:val="00266EEB"/>
    <w:rsid w:val="00267158"/>
    <w:rsid w:val="0026793E"/>
    <w:rsid w:val="00270367"/>
    <w:rsid w:val="002714B3"/>
    <w:rsid w:val="00272E09"/>
    <w:rsid w:val="0027421A"/>
    <w:rsid w:val="0027512C"/>
    <w:rsid w:val="002755DE"/>
    <w:rsid w:val="00275619"/>
    <w:rsid w:val="00275F9C"/>
    <w:rsid w:val="002814C0"/>
    <w:rsid w:val="00282045"/>
    <w:rsid w:val="00282B65"/>
    <w:rsid w:val="0028421A"/>
    <w:rsid w:val="00290B8D"/>
    <w:rsid w:val="00291BDF"/>
    <w:rsid w:val="00293A67"/>
    <w:rsid w:val="00293D3B"/>
    <w:rsid w:val="00293FDB"/>
    <w:rsid w:val="00294BCB"/>
    <w:rsid w:val="00295B62"/>
    <w:rsid w:val="002961F3"/>
    <w:rsid w:val="00297BFC"/>
    <w:rsid w:val="002A4132"/>
    <w:rsid w:val="002A6ED5"/>
    <w:rsid w:val="002B1671"/>
    <w:rsid w:val="002B1858"/>
    <w:rsid w:val="002B32EE"/>
    <w:rsid w:val="002B583E"/>
    <w:rsid w:val="002C0933"/>
    <w:rsid w:val="002C16CA"/>
    <w:rsid w:val="002C17BC"/>
    <w:rsid w:val="002C5321"/>
    <w:rsid w:val="002C5F25"/>
    <w:rsid w:val="002D7CB7"/>
    <w:rsid w:val="002E0DD8"/>
    <w:rsid w:val="002E4052"/>
    <w:rsid w:val="002E52D6"/>
    <w:rsid w:val="002E6A37"/>
    <w:rsid w:val="002E7701"/>
    <w:rsid w:val="002F0AD7"/>
    <w:rsid w:val="002F0F4B"/>
    <w:rsid w:val="002F15F6"/>
    <w:rsid w:val="002F1F13"/>
    <w:rsid w:val="002F69CB"/>
    <w:rsid w:val="002F787A"/>
    <w:rsid w:val="003019FE"/>
    <w:rsid w:val="0030285B"/>
    <w:rsid w:val="00303A1F"/>
    <w:rsid w:val="00303F5A"/>
    <w:rsid w:val="003049CF"/>
    <w:rsid w:val="0031042A"/>
    <w:rsid w:val="0031088E"/>
    <w:rsid w:val="00311501"/>
    <w:rsid w:val="0031557B"/>
    <w:rsid w:val="00317673"/>
    <w:rsid w:val="0032218F"/>
    <w:rsid w:val="00322B80"/>
    <w:rsid w:val="00324832"/>
    <w:rsid w:val="00327B76"/>
    <w:rsid w:val="00327D70"/>
    <w:rsid w:val="00327E3E"/>
    <w:rsid w:val="00330C14"/>
    <w:rsid w:val="00330DDB"/>
    <w:rsid w:val="00331BD7"/>
    <w:rsid w:val="00334075"/>
    <w:rsid w:val="0034195A"/>
    <w:rsid w:val="00341A60"/>
    <w:rsid w:val="00342BCC"/>
    <w:rsid w:val="003441B6"/>
    <w:rsid w:val="00345DE1"/>
    <w:rsid w:val="00345E01"/>
    <w:rsid w:val="00345E79"/>
    <w:rsid w:val="00346E95"/>
    <w:rsid w:val="00350CCF"/>
    <w:rsid w:val="00355C95"/>
    <w:rsid w:val="00356514"/>
    <w:rsid w:val="00357388"/>
    <w:rsid w:val="00357C2D"/>
    <w:rsid w:val="00364212"/>
    <w:rsid w:val="00373104"/>
    <w:rsid w:val="00373C04"/>
    <w:rsid w:val="003806FE"/>
    <w:rsid w:val="00381632"/>
    <w:rsid w:val="00383011"/>
    <w:rsid w:val="003835A6"/>
    <w:rsid w:val="003841CA"/>
    <w:rsid w:val="00385462"/>
    <w:rsid w:val="003911F0"/>
    <w:rsid w:val="0039348E"/>
    <w:rsid w:val="00395D3E"/>
    <w:rsid w:val="003962DB"/>
    <w:rsid w:val="00396503"/>
    <w:rsid w:val="0039680D"/>
    <w:rsid w:val="00396CFA"/>
    <w:rsid w:val="0039715D"/>
    <w:rsid w:val="00397FFA"/>
    <w:rsid w:val="003A068F"/>
    <w:rsid w:val="003A130A"/>
    <w:rsid w:val="003A16B6"/>
    <w:rsid w:val="003A29AC"/>
    <w:rsid w:val="003A43D6"/>
    <w:rsid w:val="003B0C4A"/>
    <w:rsid w:val="003B1895"/>
    <w:rsid w:val="003B42A2"/>
    <w:rsid w:val="003C1A58"/>
    <w:rsid w:val="003C1F2B"/>
    <w:rsid w:val="003C3D21"/>
    <w:rsid w:val="003C623A"/>
    <w:rsid w:val="003D03B7"/>
    <w:rsid w:val="003D2517"/>
    <w:rsid w:val="003D3DCD"/>
    <w:rsid w:val="003D3F32"/>
    <w:rsid w:val="003D719C"/>
    <w:rsid w:val="003D7A74"/>
    <w:rsid w:val="003E1CC7"/>
    <w:rsid w:val="003E3FCE"/>
    <w:rsid w:val="003E3FF2"/>
    <w:rsid w:val="003E50B5"/>
    <w:rsid w:val="003E5BF1"/>
    <w:rsid w:val="003E61A6"/>
    <w:rsid w:val="003E7B52"/>
    <w:rsid w:val="003E7C81"/>
    <w:rsid w:val="003F35EE"/>
    <w:rsid w:val="003F5CEE"/>
    <w:rsid w:val="00404D07"/>
    <w:rsid w:val="00410146"/>
    <w:rsid w:val="00412363"/>
    <w:rsid w:val="004131B7"/>
    <w:rsid w:val="004147E3"/>
    <w:rsid w:val="0041687D"/>
    <w:rsid w:val="00416FD3"/>
    <w:rsid w:val="004202BC"/>
    <w:rsid w:val="0042077A"/>
    <w:rsid w:val="00420B89"/>
    <w:rsid w:val="00425897"/>
    <w:rsid w:val="00425E85"/>
    <w:rsid w:val="00426D2D"/>
    <w:rsid w:val="00427679"/>
    <w:rsid w:val="00434E9E"/>
    <w:rsid w:val="004376DB"/>
    <w:rsid w:val="00437A59"/>
    <w:rsid w:val="004467D5"/>
    <w:rsid w:val="0045063A"/>
    <w:rsid w:val="0045134E"/>
    <w:rsid w:val="0045140A"/>
    <w:rsid w:val="00451C5C"/>
    <w:rsid w:val="004528DC"/>
    <w:rsid w:val="00454582"/>
    <w:rsid w:val="004600A0"/>
    <w:rsid w:val="00460207"/>
    <w:rsid w:val="004614CD"/>
    <w:rsid w:val="004626B1"/>
    <w:rsid w:val="00463861"/>
    <w:rsid w:val="00464665"/>
    <w:rsid w:val="004646E3"/>
    <w:rsid w:val="00464A99"/>
    <w:rsid w:val="00464F54"/>
    <w:rsid w:val="004670DB"/>
    <w:rsid w:val="0047270F"/>
    <w:rsid w:val="00474477"/>
    <w:rsid w:val="00475DEF"/>
    <w:rsid w:val="0047653F"/>
    <w:rsid w:val="004768C3"/>
    <w:rsid w:val="004772C4"/>
    <w:rsid w:val="00483BFF"/>
    <w:rsid w:val="004875B8"/>
    <w:rsid w:val="004946F0"/>
    <w:rsid w:val="00496826"/>
    <w:rsid w:val="004A1ACC"/>
    <w:rsid w:val="004A4E84"/>
    <w:rsid w:val="004A7AC7"/>
    <w:rsid w:val="004B32D1"/>
    <w:rsid w:val="004B3D91"/>
    <w:rsid w:val="004B77D9"/>
    <w:rsid w:val="004B7E91"/>
    <w:rsid w:val="004C2506"/>
    <w:rsid w:val="004C5964"/>
    <w:rsid w:val="004C63E2"/>
    <w:rsid w:val="004C64E5"/>
    <w:rsid w:val="004C69F3"/>
    <w:rsid w:val="004C7B11"/>
    <w:rsid w:val="004D21BF"/>
    <w:rsid w:val="004D386B"/>
    <w:rsid w:val="004D5539"/>
    <w:rsid w:val="004E0DE4"/>
    <w:rsid w:val="004E11CE"/>
    <w:rsid w:val="004E1888"/>
    <w:rsid w:val="004E58D9"/>
    <w:rsid w:val="004E7106"/>
    <w:rsid w:val="004E7E28"/>
    <w:rsid w:val="004F10DE"/>
    <w:rsid w:val="004F2157"/>
    <w:rsid w:val="004F2243"/>
    <w:rsid w:val="004F267D"/>
    <w:rsid w:val="004F2F31"/>
    <w:rsid w:val="004F36E6"/>
    <w:rsid w:val="004F55D7"/>
    <w:rsid w:val="004F5963"/>
    <w:rsid w:val="004F717A"/>
    <w:rsid w:val="005000FE"/>
    <w:rsid w:val="005002B5"/>
    <w:rsid w:val="00502450"/>
    <w:rsid w:val="00502BDF"/>
    <w:rsid w:val="00502FCA"/>
    <w:rsid w:val="00503BAD"/>
    <w:rsid w:val="00503E2B"/>
    <w:rsid w:val="005055CB"/>
    <w:rsid w:val="00505A97"/>
    <w:rsid w:val="00510305"/>
    <w:rsid w:val="00512318"/>
    <w:rsid w:val="005137B2"/>
    <w:rsid w:val="00517C2C"/>
    <w:rsid w:val="00517F99"/>
    <w:rsid w:val="005214AB"/>
    <w:rsid w:val="0052232D"/>
    <w:rsid w:val="00523E77"/>
    <w:rsid w:val="00531FC3"/>
    <w:rsid w:val="005324CE"/>
    <w:rsid w:val="00533EFB"/>
    <w:rsid w:val="00537C93"/>
    <w:rsid w:val="00542F4B"/>
    <w:rsid w:val="00545CE7"/>
    <w:rsid w:val="0054793B"/>
    <w:rsid w:val="00550220"/>
    <w:rsid w:val="00550EBE"/>
    <w:rsid w:val="00554F11"/>
    <w:rsid w:val="00557116"/>
    <w:rsid w:val="00560CED"/>
    <w:rsid w:val="005626AD"/>
    <w:rsid w:val="0056508E"/>
    <w:rsid w:val="005669E9"/>
    <w:rsid w:val="00567357"/>
    <w:rsid w:val="00567FAE"/>
    <w:rsid w:val="0057228C"/>
    <w:rsid w:val="0057385D"/>
    <w:rsid w:val="00574F96"/>
    <w:rsid w:val="005765BB"/>
    <w:rsid w:val="005778F1"/>
    <w:rsid w:val="005809C0"/>
    <w:rsid w:val="00581607"/>
    <w:rsid w:val="00584C87"/>
    <w:rsid w:val="005856BB"/>
    <w:rsid w:val="00585D6F"/>
    <w:rsid w:val="00590691"/>
    <w:rsid w:val="00591ED4"/>
    <w:rsid w:val="005A0578"/>
    <w:rsid w:val="005A23A2"/>
    <w:rsid w:val="005A4097"/>
    <w:rsid w:val="005A44F5"/>
    <w:rsid w:val="005A5A9C"/>
    <w:rsid w:val="005A5EB5"/>
    <w:rsid w:val="005B0635"/>
    <w:rsid w:val="005B0E25"/>
    <w:rsid w:val="005B2161"/>
    <w:rsid w:val="005B489B"/>
    <w:rsid w:val="005B64C8"/>
    <w:rsid w:val="005B6BF5"/>
    <w:rsid w:val="005C03AC"/>
    <w:rsid w:val="005C1F7A"/>
    <w:rsid w:val="005C22A3"/>
    <w:rsid w:val="005C3C1A"/>
    <w:rsid w:val="005C3F08"/>
    <w:rsid w:val="005C5BA8"/>
    <w:rsid w:val="005C6AC9"/>
    <w:rsid w:val="005C6C04"/>
    <w:rsid w:val="005D02D0"/>
    <w:rsid w:val="005D1A82"/>
    <w:rsid w:val="005D44FB"/>
    <w:rsid w:val="005D4AD5"/>
    <w:rsid w:val="005D60D5"/>
    <w:rsid w:val="005E176F"/>
    <w:rsid w:val="005E19AA"/>
    <w:rsid w:val="005E23FD"/>
    <w:rsid w:val="005E48C7"/>
    <w:rsid w:val="005E541C"/>
    <w:rsid w:val="005E54C9"/>
    <w:rsid w:val="005F5B39"/>
    <w:rsid w:val="005F6C2C"/>
    <w:rsid w:val="00601705"/>
    <w:rsid w:val="00603B91"/>
    <w:rsid w:val="00604DE4"/>
    <w:rsid w:val="00604F79"/>
    <w:rsid w:val="00604FE0"/>
    <w:rsid w:val="0060673C"/>
    <w:rsid w:val="00607390"/>
    <w:rsid w:val="00610D1D"/>
    <w:rsid w:val="00613055"/>
    <w:rsid w:val="00613C90"/>
    <w:rsid w:val="00613F7A"/>
    <w:rsid w:val="00615D78"/>
    <w:rsid w:val="00615D79"/>
    <w:rsid w:val="006162C9"/>
    <w:rsid w:val="00616435"/>
    <w:rsid w:val="00616506"/>
    <w:rsid w:val="00617669"/>
    <w:rsid w:val="006176C5"/>
    <w:rsid w:val="006207BA"/>
    <w:rsid w:val="0062436A"/>
    <w:rsid w:val="00626D2E"/>
    <w:rsid w:val="00626F9B"/>
    <w:rsid w:val="00627B1B"/>
    <w:rsid w:val="006313C0"/>
    <w:rsid w:val="00631FBB"/>
    <w:rsid w:val="00641CB1"/>
    <w:rsid w:val="00642F8B"/>
    <w:rsid w:val="00643F77"/>
    <w:rsid w:val="006448D0"/>
    <w:rsid w:val="0064494B"/>
    <w:rsid w:val="00646434"/>
    <w:rsid w:val="0064760F"/>
    <w:rsid w:val="00647ACC"/>
    <w:rsid w:val="00651157"/>
    <w:rsid w:val="00651CD4"/>
    <w:rsid w:val="00660110"/>
    <w:rsid w:val="00662076"/>
    <w:rsid w:val="00664E45"/>
    <w:rsid w:val="006706AD"/>
    <w:rsid w:val="00672AB2"/>
    <w:rsid w:val="00672C96"/>
    <w:rsid w:val="00675AEA"/>
    <w:rsid w:val="0067645D"/>
    <w:rsid w:val="006769F6"/>
    <w:rsid w:val="00677BB9"/>
    <w:rsid w:val="00681118"/>
    <w:rsid w:val="0068186A"/>
    <w:rsid w:val="006822C7"/>
    <w:rsid w:val="006824D2"/>
    <w:rsid w:val="00683207"/>
    <w:rsid w:val="006833C7"/>
    <w:rsid w:val="00684B16"/>
    <w:rsid w:val="0068551D"/>
    <w:rsid w:val="00687BEB"/>
    <w:rsid w:val="006923B9"/>
    <w:rsid w:val="00693AA2"/>
    <w:rsid w:val="00697068"/>
    <w:rsid w:val="00697605"/>
    <w:rsid w:val="00697C7F"/>
    <w:rsid w:val="006A08B0"/>
    <w:rsid w:val="006A393A"/>
    <w:rsid w:val="006B153F"/>
    <w:rsid w:val="006B318B"/>
    <w:rsid w:val="006B39E0"/>
    <w:rsid w:val="006C177D"/>
    <w:rsid w:val="006C4C5D"/>
    <w:rsid w:val="006C4FC1"/>
    <w:rsid w:val="006C52B2"/>
    <w:rsid w:val="006C5394"/>
    <w:rsid w:val="006C5AA5"/>
    <w:rsid w:val="006C6468"/>
    <w:rsid w:val="006C66AA"/>
    <w:rsid w:val="006D1825"/>
    <w:rsid w:val="006D4378"/>
    <w:rsid w:val="006D55BB"/>
    <w:rsid w:val="006D61C1"/>
    <w:rsid w:val="006D75D1"/>
    <w:rsid w:val="006E0345"/>
    <w:rsid w:val="006E075A"/>
    <w:rsid w:val="006E6E49"/>
    <w:rsid w:val="006E7003"/>
    <w:rsid w:val="006E7067"/>
    <w:rsid w:val="006E7581"/>
    <w:rsid w:val="006E7681"/>
    <w:rsid w:val="006F0DFF"/>
    <w:rsid w:val="006F367B"/>
    <w:rsid w:val="006F37B1"/>
    <w:rsid w:val="006F6302"/>
    <w:rsid w:val="006F7C4C"/>
    <w:rsid w:val="00701418"/>
    <w:rsid w:val="00701973"/>
    <w:rsid w:val="007058DA"/>
    <w:rsid w:val="00710BE4"/>
    <w:rsid w:val="00711A98"/>
    <w:rsid w:val="00713315"/>
    <w:rsid w:val="00714A12"/>
    <w:rsid w:val="00715D99"/>
    <w:rsid w:val="007205A7"/>
    <w:rsid w:val="0072371F"/>
    <w:rsid w:val="00725B70"/>
    <w:rsid w:val="00726F4A"/>
    <w:rsid w:val="00726FAF"/>
    <w:rsid w:val="00726FB9"/>
    <w:rsid w:val="00727EE0"/>
    <w:rsid w:val="007316BE"/>
    <w:rsid w:val="007319C7"/>
    <w:rsid w:val="00735F36"/>
    <w:rsid w:val="00740FAE"/>
    <w:rsid w:val="00741605"/>
    <w:rsid w:val="00742327"/>
    <w:rsid w:val="00742E87"/>
    <w:rsid w:val="00743445"/>
    <w:rsid w:val="00745A39"/>
    <w:rsid w:val="00746547"/>
    <w:rsid w:val="0074700B"/>
    <w:rsid w:val="00747834"/>
    <w:rsid w:val="00750AA5"/>
    <w:rsid w:val="00751A9A"/>
    <w:rsid w:val="00753B8E"/>
    <w:rsid w:val="00754D58"/>
    <w:rsid w:val="00757AF5"/>
    <w:rsid w:val="007607A2"/>
    <w:rsid w:val="007609A0"/>
    <w:rsid w:val="00760B4F"/>
    <w:rsid w:val="00761051"/>
    <w:rsid w:val="00762E83"/>
    <w:rsid w:val="00770EB7"/>
    <w:rsid w:val="00772576"/>
    <w:rsid w:val="007728F8"/>
    <w:rsid w:val="00772B2E"/>
    <w:rsid w:val="00772F7D"/>
    <w:rsid w:val="007753FC"/>
    <w:rsid w:val="00776706"/>
    <w:rsid w:val="0077677B"/>
    <w:rsid w:val="00777A27"/>
    <w:rsid w:val="00777D81"/>
    <w:rsid w:val="007843E8"/>
    <w:rsid w:val="00784D5B"/>
    <w:rsid w:val="00785B68"/>
    <w:rsid w:val="007863E7"/>
    <w:rsid w:val="00791486"/>
    <w:rsid w:val="00791EC2"/>
    <w:rsid w:val="00797016"/>
    <w:rsid w:val="007A0809"/>
    <w:rsid w:val="007A3104"/>
    <w:rsid w:val="007A426D"/>
    <w:rsid w:val="007A4DDF"/>
    <w:rsid w:val="007A51E7"/>
    <w:rsid w:val="007B1F77"/>
    <w:rsid w:val="007B579D"/>
    <w:rsid w:val="007B6A9A"/>
    <w:rsid w:val="007C0290"/>
    <w:rsid w:val="007C22E0"/>
    <w:rsid w:val="007C2DBC"/>
    <w:rsid w:val="007C56A4"/>
    <w:rsid w:val="007C5A94"/>
    <w:rsid w:val="007C683A"/>
    <w:rsid w:val="007C7B7A"/>
    <w:rsid w:val="007D01BB"/>
    <w:rsid w:val="007D5F9F"/>
    <w:rsid w:val="007E3324"/>
    <w:rsid w:val="007E4CE3"/>
    <w:rsid w:val="007E619E"/>
    <w:rsid w:val="007E72D8"/>
    <w:rsid w:val="007E75AF"/>
    <w:rsid w:val="007F04B2"/>
    <w:rsid w:val="007F05CF"/>
    <w:rsid w:val="007F0CA9"/>
    <w:rsid w:val="007F4A33"/>
    <w:rsid w:val="007F4B0E"/>
    <w:rsid w:val="007F59D7"/>
    <w:rsid w:val="007F7882"/>
    <w:rsid w:val="007F7DEB"/>
    <w:rsid w:val="008002BA"/>
    <w:rsid w:val="0080234B"/>
    <w:rsid w:val="0080293E"/>
    <w:rsid w:val="00804B4A"/>
    <w:rsid w:val="00810A3D"/>
    <w:rsid w:val="00811E1D"/>
    <w:rsid w:val="00812768"/>
    <w:rsid w:val="0081312C"/>
    <w:rsid w:val="00813754"/>
    <w:rsid w:val="00814500"/>
    <w:rsid w:val="0081484D"/>
    <w:rsid w:val="0081754F"/>
    <w:rsid w:val="008207D9"/>
    <w:rsid w:val="0082460A"/>
    <w:rsid w:val="008257D1"/>
    <w:rsid w:val="00827623"/>
    <w:rsid w:val="00831DF5"/>
    <w:rsid w:val="00834344"/>
    <w:rsid w:val="008372BC"/>
    <w:rsid w:val="00837367"/>
    <w:rsid w:val="00837E26"/>
    <w:rsid w:val="00841D52"/>
    <w:rsid w:val="008422F2"/>
    <w:rsid w:val="0084307F"/>
    <w:rsid w:val="00843CFE"/>
    <w:rsid w:val="00844EC5"/>
    <w:rsid w:val="00845EDA"/>
    <w:rsid w:val="00846EC4"/>
    <w:rsid w:val="00846EF4"/>
    <w:rsid w:val="00847AF0"/>
    <w:rsid w:val="008531E6"/>
    <w:rsid w:val="00854039"/>
    <w:rsid w:val="008553E7"/>
    <w:rsid w:val="008560D7"/>
    <w:rsid w:val="00862677"/>
    <w:rsid w:val="00863CA8"/>
    <w:rsid w:val="0086635D"/>
    <w:rsid w:val="00866FCA"/>
    <w:rsid w:val="00867151"/>
    <w:rsid w:val="00867CD6"/>
    <w:rsid w:val="00870462"/>
    <w:rsid w:val="00871241"/>
    <w:rsid w:val="0087139A"/>
    <w:rsid w:val="008736C5"/>
    <w:rsid w:val="00873D18"/>
    <w:rsid w:val="0087447D"/>
    <w:rsid w:val="00875BA0"/>
    <w:rsid w:val="0087662F"/>
    <w:rsid w:val="00880270"/>
    <w:rsid w:val="00881AF0"/>
    <w:rsid w:val="00882B72"/>
    <w:rsid w:val="0088516F"/>
    <w:rsid w:val="008867EC"/>
    <w:rsid w:val="0089097A"/>
    <w:rsid w:val="0089221A"/>
    <w:rsid w:val="008922A3"/>
    <w:rsid w:val="008929B1"/>
    <w:rsid w:val="00894250"/>
    <w:rsid w:val="008942F8"/>
    <w:rsid w:val="00895764"/>
    <w:rsid w:val="00897D2A"/>
    <w:rsid w:val="008A1259"/>
    <w:rsid w:val="008A1370"/>
    <w:rsid w:val="008A19DE"/>
    <w:rsid w:val="008A387F"/>
    <w:rsid w:val="008A6A25"/>
    <w:rsid w:val="008A6DBB"/>
    <w:rsid w:val="008B0A6D"/>
    <w:rsid w:val="008B258F"/>
    <w:rsid w:val="008B2FD3"/>
    <w:rsid w:val="008B350B"/>
    <w:rsid w:val="008B35BD"/>
    <w:rsid w:val="008B406E"/>
    <w:rsid w:val="008B581A"/>
    <w:rsid w:val="008B6EC8"/>
    <w:rsid w:val="008B7246"/>
    <w:rsid w:val="008B7576"/>
    <w:rsid w:val="008B7D1B"/>
    <w:rsid w:val="008C272C"/>
    <w:rsid w:val="008C327F"/>
    <w:rsid w:val="008C3CE6"/>
    <w:rsid w:val="008C405A"/>
    <w:rsid w:val="008C5F89"/>
    <w:rsid w:val="008D03CE"/>
    <w:rsid w:val="008D0D76"/>
    <w:rsid w:val="008D0D94"/>
    <w:rsid w:val="008D10F1"/>
    <w:rsid w:val="008D12AA"/>
    <w:rsid w:val="008D387D"/>
    <w:rsid w:val="008D3AC2"/>
    <w:rsid w:val="008D6BB6"/>
    <w:rsid w:val="008D6CE5"/>
    <w:rsid w:val="008E0580"/>
    <w:rsid w:val="008E2274"/>
    <w:rsid w:val="008E38ED"/>
    <w:rsid w:val="008E4959"/>
    <w:rsid w:val="008E62E4"/>
    <w:rsid w:val="008E6ACF"/>
    <w:rsid w:val="008E793C"/>
    <w:rsid w:val="008F0619"/>
    <w:rsid w:val="008F17BA"/>
    <w:rsid w:val="008F2B25"/>
    <w:rsid w:val="008F450D"/>
    <w:rsid w:val="008F5B9A"/>
    <w:rsid w:val="008F6FF3"/>
    <w:rsid w:val="008F7546"/>
    <w:rsid w:val="00900168"/>
    <w:rsid w:val="00901284"/>
    <w:rsid w:val="00904875"/>
    <w:rsid w:val="00904EAF"/>
    <w:rsid w:val="009072A0"/>
    <w:rsid w:val="00907E87"/>
    <w:rsid w:val="0091025F"/>
    <w:rsid w:val="00912048"/>
    <w:rsid w:val="00913868"/>
    <w:rsid w:val="00914486"/>
    <w:rsid w:val="00915677"/>
    <w:rsid w:val="009160DE"/>
    <w:rsid w:val="00916720"/>
    <w:rsid w:val="00916B32"/>
    <w:rsid w:val="00920EDF"/>
    <w:rsid w:val="009238F7"/>
    <w:rsid w:val="009245D0"/>
    <w:rsid w:val="00925815"/>
    <w:rsid w:val="00925CF2"/>
    <w:rsid w:val="0092677E"/>
    <w:rsid w:val="0092694B"/>
    <w:rsid w:val="009269D5"/>
    <w:rsid w:val="00926B91"/>
    <w:rsid w:val="00926C8A"/>
    <w:rsid w:val="00930010"/>
    <w:rsid w:val="00936242"/>
    <w:rsid w:val="00940F27"/>
    <w:rsid w:val="009417C4"/>
    <w:rsid w:val="00941ED1"/>
    <w:rsid w:val="00946762"/>
    <w:rsid w:val="00947065"/>
    <w:rsid w:val="00950A28"/>
    <w:rsid w:val="00951F24"/>
    <w:rsid w:val="009611C9"/>
    <w:rsid w:val="00961677"/>
    <w:rsid w:val="00961E49"/>
    <w:rsid w:val="0096377A"/>
    <w:rsid w:val="0096683D"/>
    <w:rsid w:val="00966B2B"/>
    <w:rsid w:val="00967A93"/>
    <w:rsid w:val="00967ABE"/>
    <w:rsid w:val="009702D4"/>
    <w:rsid w:val="00970407"/>
    <w:rsid w:val="00970869"/>
    <w:rsid w:val="0097148A"/>
    <w:rsid w:val="009723BB"/>
    <w:rsid w:val="00973F77"/>
    <w:rsid w:val="00980394"/>
    <w:rsid w:val="009833A8"/>
    <w:rsid w:val="00983503"/>
    <w:rsid w:val="00986511"/>
    <w:rsid w:val="00993FCC"/>
    <w:rsid w:val="00995892"/>
    <w:rsid w:val="009A1334"/>
    <w:rsid w:val="009A1A87"/>
    <w:rsid w:val="009A2FEB"/>
    <w:rsid w:val="009A425B"/>
    <w:rsid w:val="009A48EA"/>
    <w:rsid w:val="009A5317"/>
    <w:rsid w:val="009A5D9C"/>
    <w:rsid w:val="009A64F5"/>
    <w:rsid w:val="009B06C9"/>
    <w:rsid w:val="009B0FE9"/>
    <w:rsid w:val="009B188F"/>
    <w:rsid w:val="009B20B0"/>
    <w:rsid w:val="009B33BF"/>
    <w:rsid w:val="009B788C"/>
    <w:rsid w:val="009C14F1"/>
    <w:rsid w:val="009C21B7"/>
    <w:rsid w:val="009C4348"/>
    <w:rsid w:val="009C50DA"/>
    <w:rsid w:val="009C513A"/>
    <w:rsid w:val="009C78CD"/>
    <w:rsid w:val="009C7CE4"/>
    <w:rsid w:val="009D013F"/>
    <w:rsid w:val="009D0BAB"/>
    <w:rsid w:val="009D16E2"/>
    <w:rsid w:val="009D1A67"/>
    <w:rsid w:val="009D1A99"/>
    <w:rsid w:val="009D5DFB"/>
    <w:rsid w:val="009D6F95"/>
    <w:rsid w:val="009E2888"/>
    <w:rsid w:val="009E4316"/>
    <w:rsid w:val="009E573B"/>
    <w:rsid w:val="009E6175"/>
    <w:rsid w:val="009E6382"/>
    <w:rsid w:val="009F22D5"/>
    <w:rsid w:val="009F7436"/>
    <w:rsid w:val="009F7AED"/>
    <w:rsid w:val="00A003AA"/>
    <w:rsid w:val="00A00912"/>
    <w:rsid w:val="00A017AF"/>
    <w:rsid w:val="00A01C54"/>
    <w:rsid w:val="00A028F0"/>
    <w:rsid w:val="00A03CD3"/>
    <w:rsid w:val="00A03EDA"/>
    <w:rsid w:val="00A049CB"/>
    <w:rsid w:val="00A04E27"/>
    <w:rsid w:val="00A10B03"/>
    <w:rsid w:val="00A10B3D"/>
    <w:rsid w:val="00A12E5E"/>
    <w:rsid w:val="00A14441"/>
    <w:rsid w:val="00A1626E"/>
    <w:rsid w:val="00A168DD"/>
    <w:rsid w:val="00A169C4"/>
    <w:rsid w:val="00A1753C"/>
    <w:rsid w:val="00A20401"/>
    <w:rsid w:val="00A21F05"/>
    <w:rsid w:val="00A24CD9"/>
    <w:rsid w:val="00A26C1E"/>
    <w:rsid w:val="00A27E72"/>
    <w:rsid w:val="00A30236"/>
    <w:rsid w:val="00A30DDD"/>
    <w:rsid w:val="00A36024"/>
    <w:rsid w:val="00A415B2"/>
    <w:rsid w:val="00A4498B"/>
    <w:rsid w:val="00A451CA"/>
    <w:rsid w:val="00A454FB"/>
    <w:rsid w:val="00A46756"/>
    <w:rsid w:val="00A479F3"/>
    <w:rsid w:val="00A511F5"/>
    <w:rsid w:val="00A519AD"/>
    <w:rsid w:val="00A51A83"/>
    <w:rsid w:val="00A51EC1"/>
    <w:rsid w:val="00A52F04"/>
    <w:rsid w:val="00A5484A"/>
    <w:rsid w:val="00A55D15"/>
    <w:rsid w:val="00A55DD7"/>
    <w:rsid w:val="00A60DE8"/>
    <w:rsid w:val="00A630D9"/>
    <w:rsid w:val="00A64E16"/>
    <w:rsid w:val="00A672E2"/>
    <w:rsid w:val="00A67511"/>
    <w:rsid w:val="00A67526"/>
    <w:rsid w:val="00A700F6"/>
    <w:rsid w:val="00A70E4E"/>
    <w:rsid w:val="00A715D4"/>
    <w:rsid w:val="00A71A2C"/>
    <w:rsid w:val="00A71F3F"/>
    <w:rsid w:val="00A72369"/>
    <w:rsid w:val="00A72FED"/>
    <w:rsid w:val="00A75565"/>
    <w:rsid w:val="00A77740"/>
    <w:rsid w:val="00A802FA"/>
    <w:rsid w:val="00A819E0"/>
    <w:rsid w:val="00A81E10"/>
    <w:rsid w:val="00A82850"/>
    <w:rsid w:val="00A82F39"/>
    <w:rsid w:val="00A8629E"/>
    <w:rsid w:val="00A90591"/>
    <w:rsid w:val="00A90824"/>
    <w:rsid w:val="00A93F68"/>
    <w:rsid w:val="00A95E34"/>
    <w:rsid w:val="00A963CD"/>
    <w:rsid w:val="00AA24CE"/>
    <w:rsid w:val="00AA282C"/>
    <w:rsid w:val="00AA3441"/>
    <w:rsid w:val="00AA3653"/>
    <w:rsid w:val="00AA5800"/>
    <w:rsid w:val="00AA59C5"/>
    <w:rsid w:val="00AA73C5"/>
    <w:rsid w:val="00AB0349"/>
    <w:rsid w:val="00AB43D1"/>
    <w:rsid w:val="00AB67DC"/>
    <w:rsid w:val="00AC079C"/>
    <w:rsid w:val="00AC1E74"/>
    <w:rsid w:val="00AC4316"/>
    <w:rsid w:val="00AD0ACE"/>
    <w:rsid w:val="00AD0CCE"/>
    <w:rsid w:val="00AD1148"/>
    <w:rsid w:val="00AD13BF"/>
    <w:rsid w:val="00AD20DD"/>
    <w:rsid w:val="00AD2110"/>
    <w:rsid w:val="00AD2A58"/>
    <w:rsid w:val="00AD33F6"/>
    <w:rsid w:val="00AD46A7"/>
    <w:rsid w:val="00AE1C91"/>
    <w:rsid w:val="00AE3A78"/>
    <w:rsid w:val="00AE3E99"/>
    <w:rsid w:val="00AE73D8"/>
    <w:rsid w:val="00AF097A"/>
    <w:rsid w:val="00AF10DF"/>
    <w:rsid w:val="00AF11ED"/>
    <w:rsid w:val="00AF1BC9"/>
    <w:rsid w:val="00AF2103"/>
    <w:rsid w:val="00AF6D05"/>
    <w:rsid w:val="00AF755A"/>
    <w:rsid w:val="00B01043"/>
    <w:rsid w:val="00B0181E"/>
    <w:rsid w:val="00B02006"/>
    <w:rsid w:val="00B04036"/>
    <w:rsid w:val="00B05394"/>
    <w:rsid w:val="00B05D7E"/>
    <w:rsid w:val="00B05DF0"/>
    <w:rsid w:val="00B07001"/>
    <w:rsid w:val="00B0706D"/>
    <w:rsid w:val="00B168CB"/>
    <w:rsid w:val="00B1734B"/>
    <w:rsid w:val="00B17D32"/>
    <w:rsid w:val="00B20820"/>
    <w:rsid w:val="00B20E0F"/>
    <w:rsid w:val="00B21747"/>
    <w:rsid w:val="00B24CF9"/>
    <w:rsid w:val="00B2585A"/>
    <w:rsid w:val="00B26522"/>
    <w:rsid w:val="00B26C9D"/>
    <w:rsid w:val="00B27CE3"/>
    <w:rsid w:val="00B3256B"/>
    <w:rsid w:val="00B3358B"/>
    <w:rsid w:val="00B33952"/>
    <w:rsid w:val="00B342D9"/>
    <w:rsid w:val="00B34E5D"/>
    <w:rsid w:val="00B3582F"/>
    <w:rsid w:val="00B362FF"/>
    <w:rsid w:val="00B36693"/>
    <w:rsid w:val="00B372F2"/>
    <w:rsid w:val="00B37A06"/>
    <w:rsid w:val="00B41C6E"/>
    <w:rsid w:val="00B4217D"/>
    <w:rsid w:val="00B44355"/>
    <w:rsid w:val="00B45761"/>
    <w:rsid w:val="00B45C7A"/>
    <w:rsid w:val="00B46039"/>
    <w:rsid w:val="00B4705A"/>
    <w:rsid w:val="00B47DB6"/>
    <w:rsid w:val="00B50BB7"/>
    <w:rsid w:val="00B50C7F"/>
    <w:rsid w:val="00B51DA2"/>
    <w:rsid w:val="00B53BBD"/>
    <w:rsid w:val="00B568E2"/>
    <w:rsid w:val="00B57FE6"/>
    <w:rsid w:val="00B60A79"/>
    <w:rsid w:val="00B6164D"/>
    <w:rsid w:val="00B6246A"/>
    <w:rsid w:val="00B62BAA"/>
    <w:rsid w:val="00B64AA5"/>
    <w:rsid w:val="00B65074"/>
    <w:rsid w:val="00B650CE"/>
    <w:rsid w:val="00B6626B"/>
    <w:rsid w:val="00B7014C"/>
    <w:rsid w:val="00B701CC"/>
    <w:rsid w:val="00B714CB"/>
    <w:rsid w:val="00B7307B"/>
    <w:rsid w:val="00B73687"/>
    <w:rsid w:val="00B73A27"/>
    <w:rsid w:val="00B74371"/>
    <w:rsid w:val="00B76CD6"/>
    <w:rsid w:val="00B80FA7"/>
    <w:rsid w:val="00B82B17"/>
    <w:rsid w:val="00B837AC"/>
    <w:rsid w:val="00B83D26"/>
    <w:rsid w:val="00B85C60"/>
    <w:rsid w:val="00B924DB"/>
    <w:rsid w:val="00B92AA0"/>
    <w:rsid w:val="00B94C0C"/>
    <w:rsid w:val="00B94D98"/>
    <w:rsid w:val="00B95C4C"/>
    <w:rsid w:val="00B960BF"/>
    <w:rsid w:val="00BA006F"/>
    <w:rsid w:val="00BA1957"/>
    <w:rsid w:val="00BA4D9F"/>
    <w:rsid w:val="00BA7801"/>
    <w:rsid w:val="00BB1D51"/>
    <w:rsid w:val="00BB2FAE"/>
    <w:rsid w:val="00BB6D22"/>
    <w:rsid w:val="00BB7111"/>
    <w:rsid w:val="00BC2345"/>
    <w:rsid w:val="00BC3BA8"/>
    <w:rsid w:val="00BC3C96"/>
    <w:rsid w:val="00BC4A48"/>
    <w:rsid w:val="00BC52A4"/>
    <w:rsid w:val="00BD05C2"/>
    <w:rsid w:val="00BD1680"/>
    <w:rsid w:val="00BD355A"/>
    <w:rsid w:val="00BD3F8A"/>
    <w:rsid w:val="00BD42AD"/>
    <w:rsid w:val="00BD48DF"/>
    <w:rsid w:val="00BD5D9E"/>
    <w:rsid w:val="00BE1B26"/>
    <w:rsid w:val="00BE1CB6"/>
    <w:rsid w:val="00BF0551"/>
    <w:rsid w:val="00BF1CE1"/>
    <w:rsid w:val="00BF26BA"/>
    <w:rsid w:val="00BF2D0F"/>
    <w:rsid w:val="00BF336F"/>
    <w:rsid w:val="00BF4202"/>
    <w:rsid w:val="00BF7871"/>
    <w:rsid w:val="00C023B7"/>
    <w:rsid w:val="00C03755"/>
    <w:rsid w:val="00C0417E"/>
    <w:rsid w:val="00C04CB0"/>
    <w:rsid w:val="00C05513"/>
    <w:rsid w:val="00C055F3"/>
    <w:rsid w:val="00C07B7B"/>
    <w:rsid w:val="00C108EA"/>
    <w:rsid w:val="00C10D0F"/>
    <w:rsid w:val="00C13A81"/>
    <w:rsid w:val="00C1464A"/>
    <w:rsid w:val="00C14760"/>
    <w:rsid w:val="00C14B39"/>
    <w:rsid w:val="00C15303"/>
    <w:rsid w:val="00C1585E"/>
    <w:rsid w:val="00C15B79"/>
    <w:rsid w:val="00C168F2"/>
    <w:rsid w:val="00C17B1F"/>
    <w:rsid w:val="00C17E39"/>
    <w:rsid w:val="00C20C2C"/>
    <w:rsid w:val="00C20DAF"/>
    <w:rsid w:val="00C2225D"/>
    <w:rsid w:val="00C25237"/>
    <w:rsid w:val="00C2534B"/>
    <w:rsid w:val="00C276B4"/>
    <w:rsid w:val="00C30309"/>
    <w:rsid w:val="00C31264"/>
    <w:rsid w:val="00C31672"/>
    <w:rsid w:val="00C33880"/>
    <w:rsid w:val="00C34729"/>
    <w:rsid w:val="00C3580A"/>
    <w:rsid w:val="00C41234"/>
    <w:rsid w:val="00C42E88"/>
    <w:rsid w:val="00C454AC"/>
    <w:rsid w:val="00C45945"/>
    <w:rsid w:val="00C5658E"/>
    <w:rsid w:val="00C571B5"/>
    <w:rsid w:val="00C63C36"/>
    <w:rsid w:val="00C63C66"/>
    <w:rsid w:val="00C657A9"/>
    <w:rsid w:val="00C65C36"/>
    <w:rsid w:val="00C66571"/>
    <w:rsid w:val="00C66E72"/>
    <w:rsid w:val="00C73ADF"/>
    <w:rsid w:val="00C759F9"/>
    <w:rsid w:val="00C81BFF"/>
    <w:rsid w:val="00C81C4E"/>
    <w:rsid w:val="00C81CDD"/>
    <w:rsid w:val="00C83B3B"/>
    <w:rsid w:val="00C84B94"/>
    <w:rsid w:val="00C90494"/>
    <w:rsid w:val="00C91AD2"/>
    <w:rsid w:val="00C91E94"/>
    <w:rsid w:val="00C94339"/>
    <w:rsid w:val="00C96B0C"/>
    <w:rsid w:val="00CA1B67"/>
    <w:rsid w:val="00CA40E7"/>
    <w:rsid w:val="00CA5B14"/>
    <w:rsid w:val="00CA7E8E"/>
    <w:rsid w:val="00CB0465"/>
    <w:rsid w:val="00CB22B8"/>
    <w:rsid w:val="00CB28AA"/>
    <w:rsid w:val="00CB2F8B"/>
    <w:rsid w:val="00CB4E63"/>
    <w:rsid w:val="00CB5ED2"/>
    <w:rsid w:val="00CB62DE"/>
    <w:rsid w:val="00CB7B41"/>
    <w:rsid w:val="00CB7F8E"/>
    <w:rsid w:val="00CC330B"/>
    <w:rsid w:val="00CC33F7"/>
    <w:rsid w:val="00CC390C"/>
    <w:rsid w:val="00CC4095"/>
    <w:rsid w:val="00CC472F"/>
    <w:rsid w:val="00CD2BF8"/>
    <w:rsid w:val="00CD3015"/>
    <w:rsid w:val="00CE159E"/>
    <w:rsid w:val="00CE1734"/>
    <w:rsid w:val="00CE2328"/>
    <w:rsid w:val="00CE2E34"/>
    <w:rsid w:val="00CE2F0E"/>
    <w:rsid w:val="00CE2F63"/>
    <w:rsid w:val="00CE32BE"/>
    <w:rsid w:val="00CE353E"/>
    <w:rsid w:val="00CE3CF2"/>
    <w:rsid w:val="00CE4194"/>
    <w:rsid w:val="00CE55CF"/>
    <w:rsid w:val="00CE676F"/>
    <w:rsid w:val="00CE70D7"/>
    <w:rsid w:val="00CE7326"/>
    <w:rsid w:val="00CF0C53"/>
    <w:rsid w:val="00CF12A9"/>
    <w:rsid w:val="00CF16BA"/>
    <w:rsid w:val="00CF177B"/>
    <w:rsid w:val="00CF5511"/>
    <w:rsid w:val="00CF607C"/>
    <w:rsid w:val="00CF74EA"/>
    <w:rsid w:val="00CF7A94"/>
    <w:rsid w:val="00CF7CBA"/>
    <w:rsid w:val="00D01632"/>
    <w:rsid w:val="00D04032"/>
    <w:rsid w:val="00D070FE"/>
    <w:rsid w:val="00D073C3"/>
    <w:rsid w:val="00D101F3"/>
    <w:rsid w:val="00D10BE2"/>
    <w:rsid w:val="00D126A8"/>
    <w:rsid w:val="00D129EB"/>
    <w:rsid w:val="00D165B6"/>
    <w:rsid w:val="00D171E3"/>
    <w:rsid w:val="00D21585"/>
    <w:rsid w:val="00D21FC7"/>
    <w:rsid w:val="00D221D0"/>
    <w:rsid w:val="00D2224C"/>
    <w:rsid w:val="00D23406"/>
    <w:rsid w:val="00D23A75"/>
    <w:rsid w:val="00D23FF5"/>
    <w:rsid w:val="00D26135"/>
    <w:rsid w:val="00D26A15"/>
    <w:rsid w:val="00D3482E"/>
    <w:rsid w:val="00D356B2"/>
    <w:rsid w:val="00D36E0D"/>
    <w:rsid w:val="00D378F5"/>
    <w:rsid w:val="00D37975"/>
    <w:rsid w:val="00D43C47"/>
    <w:rsid w:val="00D440CB"/>
    <w:rsid w:val="00D44153"/>
    <w:rsid w:val="00D447B5"/>
    <w:rsid w:val="00D4555C"/>
    <w:rsid w:val="00D45FE3"/>
    <w:rsid w:val="00D47CF4"/>
    <w:rsid w:val="00D50E05"/>
    <w:rsid w:val="00D51FE8"/>
    <w:rsid w:val="00D5289D"/>
    <w:rsid w:val="00D540EC"/>
    <w:rsid w:val="00D5573F"/>
    <w:rsid w:val="00D56650"/>
    <w:rsid w:val="00D56B16"/>
    <w:rsid w:val="00D60950"/>
    <w:rsid w:val="00D60EAC"/>
    <w:rsid w:val="00D62506"/>
    <w:rsid w:val="00D62E3E"/>
    <w:rsid w:val="00D64682"/>
    <w:rsid w:val="00D65B14"/>
    <w:rsid w:val="00D66502"/>
    <w:rsid w:val="00D72D29"/>
    <w:rsid w:val="00D74798"/>
    <w:rsid w:val="00D7642B"/>
    <w:rsid w:val="00D776B2"/>
    <w:rsid w:val="00D820FF"/>
    <w:rsid w:val="00D82F05"/>
    <w:rsid w:val="00D85BB1"/>
    <w:rsid w:val="00D86122"/>
    <w:rsid w:val="00D92B10"/>
    <w:rsid w:val="00D93030"/>
    <w:rsid w:val="00D977D1"/>
    <w:rsid w:val="00DA0D18"/>
    <w:rsid w:val="00DA2396"/>
    <w:rsid w:val="00DA24FF"/>
    <w:rsid w:val="00DA2A00"/>
    <w:rsid w:val="00DA3C4E"/>
    <w:rsid w:val="00DA44C2"/>
    <w:rsid w:val="00DB002F"/>
    <w:rsid w:val="00DB01BF"/>
    <w:rsid w:val="00DB0C03"/>
    <w:rsid w:val="00DB1181"/>
    <w:rsid w:val="00DB1951"/>
    <w:rsid w:val="00DB1C84"/>
    <w:rsid w:val="00DB2F16"/>
    <w:rsid w:val="00DB55A6"/>
    <w:rsid w:val="00DB5962"/>
    <w:rsid w:val="00DC0CFB"/>
    <w:rsid w:val="00DC3779"/>
    <w:rsid w:val="00DC5335"/>
    <w:rsid w:val="00DC6B8B"/>
    <w:rsid w:val="00DD0C01"/>
    <w:rsid w:val="00DD1D43"/>
    <w:rsid w:val="00DD3502"/>
    <w:rsid w:val="00DD4411"/>
    <w:rsid w:val="00DD5B6C"/>
    <w:rsid w:val="00DE02DD"/>
    <w:rsid w:val="00DE0ADA"/>
    <w:rsid w:val="00DE23C9"/>
    <w:rsid w:val="00DE5E76"/>
    <w:rsid w:val="00DF0604"/>
    <w:rsid w:val="00DF0FDE"/>
    <w:rsid w:val="00DF2BFA"/>
    <w:rsid w:val="00DF3A31"/>
    <w:rsid w:val="00DF4BB7"/>
    <w:rsid w:val="00DF56DB"/>
    <w:rsid w:val="00E021FA"/>
    <w:rsid w:val="00E038A6"/>
    <w:rsid w:val="00E03FA3"/>
    <w:rsid w:val="00E0555E"/>
    <w:rsid w:val="00E07140"/>
    <w:rsid w:val="00E10518"/>
    <w:rsid w:val="00E10A0C"/>
    <w:rsid w:val="00E11566"/>
    <w:rsid w:val="00E120BC"/>
    <w:rsid w:val="00E12452"/>
    <w:rsid w:val="00E13063"/>
    <w:rsid w:val="00E16D96"/>
    <w:rsid w:val="00E2023B"/>
    <w:rsid w:val="00E21209"/>
    <w:rsid w:val="00E23324"/>
    <w:rsid w:val="00E2425C"/>
    <w:rsid w:val="00E25763"/>
    <w:rsid w:val="00E259B2"/>
    <w:rsid w:val="00E316DA"/>
    <w:rsid w:val="00E332CE"/>
    <w:rsid w:val="00E3399A"/>
    <w:rsid w:val="00E35FEA"/>
    <w:rsid w:val="00E4184E"/>
    <w:rsid w:val="00E446B2"/>
    <w:rsid w:val="00E452DC"/>
    <w:rsid w:val="00E5292D"/>
    <w:rsid w:val="00E5654B"/>
    <w:rsid w:val="00E576E8"/>
    <w:rsid w:val="00E6024A"/>
    <w:rsid w:val="00E60DA4"/>
    <w:rsid w:val="00E61D3A"/>
    <w:rsid w:val="00E64E87"/>
    <w:rsid w:val="00E663F9"/>
    <w:rsid w:val="00E664A5"/>
    <w:rsid w:val="00E67A54"/>
    <w:rsid w:val="00E71D75"/>
    <w:rsid w:val="00E7225E"/>
    <w:rsid w:val="00E72C7C"/>
    <w:rsid w:val="00E73AC6"/>
    <w:rsid w:val="00E77A74"/>
    <w:rsid w:val="00E80676"/>
    <w:rsid w:val="00E83737"/>
    <w:rsid w:val="00E83ECE"/>
    <w:rsid w:val="00E848CC"/>
    <w:rsid w:val="00E869BE"/>
    <w:rsid w:val="00E872AE"/>
    <w:rsid w:val="00E92A97"/>
    <w:rsid w:val="00E96C2C"/>
    <w:rsid w:val="00EA3343"/>
    <w:rsid w:val="00EA3E05"/>
    <w:rsid w:val="00EA54BE"/>
    <w:rsid w:val="00EA7944"/>
    <w:rsid w:val="00EA7B0E"/>
    <w:rsid w:val="00EB03A2"/>
    <w:rsid w:val="00EB1596"/>
    <w:rsid w:val="00EB448A"/>
    <w:rsid w:val="00EB4974"/>
    <w:rsid w:val="00EB6239"/>
    <w:rsid w:val="00EC0B48"/>
    <w:rsid w:val="00EC12AC"/>
    <w:rsid w:val="00EC2AAE"/>
    <w:rsid w:val="00EC2E62"/>
    <w:rsid w:val="00EC3CA9"/>
    <w:rsid w:val="00EC4F78"/>
    <w:rsid w:val="00EC7250"/>
    <w:rsid w:val="00EC7CC2"/>
    <w:rsid w:val="00ED43BC"/>
    <w:rsid w:val="00ED64C6"/>
    <w:rsid w:val="00EE08DB"/>
    <w:rsid w:val="00EE32C8"/>
    <w:rsid w:val="00EE35CE"/>
    <w:rsid w:val="00EE4B52"/>
    <w:rsid w:val="00EE7479"/>
    <w:rsid w:val="00EE7C03"/>
    <w:rsid w:val="00EF205F"/>
    <w:rsid w:val="00EF2ABF"/>
    <w:rsid w:val="00EF3748"/>
    <w:rsid w:val="00EF3AD4"/>
    <w:rsid w:val="00EF76E9"/>
    <w:rsid w:val="00EF77B0"/>
    <w:rsid w:val="00EF7C4F"/>
    <w:rsid w:val="00F0036D"/>
    <w:rsid w:val="00F00B2E"/>
    <w:rsid w:val="00F00B7D"/>
    <w:rsid w:val="00F01C8B"/>
    <w:rsid w:val="00F036C0"/>
    <w:rsid w:val="00F07B83"/>
    <w:rsid w:val="00F07F30"/>
    <w:rsid w:val="00F10F0B"/>
    <w:rsid w:val="00F10F8A"/>
    <w:rsid w:val="00F1222E"/>
    <w:rsid w:val="00F13A6C"/>
    <w:rsid w:val="00F1468F"/>
    <w:rsid w:val="00F14E4B"/>
    <w:rsid w:val="00F165AA"/>
    <w:rsid w:val="00F174A6"/>
    <w:rsid w:val="00F2134E"/>
    <w:rsid w:val="00F21AD4"/>
    <w:rsid w:val="00F23457"/>
    <w:rsid w:val="00F23942"/>
    <w:rsid w:val="00F24F63"/>
    <w:rsid w:val="00F3035F"/>
    <w:rsid w:val="00F30EC3"/>
    <w:rsid w:val="00F31511"/>
    <w:rsid w:val="00F31889"/>
    <w:rsid w:val="00F3272B"/>
    <w:rsid w:val="00F32F62"/>
    <w:rsid w:val="00F33047"/>
    <w:rsid w:val="00F33493"/>
    <w:rsid w:val="00F340C8"/>
    <w:rsid w:val="00F34ECF"/>
    <w:rsid w:val="00F36901"/>
    <w:rsid w:val="00F37015"/>
    <w:rsid w:val="00F37CD2"/>
    <w:rsid w:val="00F44DC0"/>
    <w:rsid w:val="00F45FA7"/>
    <w:rsid w:val="00F476BF"/>
    <w:rsid w:val="00F50800"/>
    <w:rsid w:val="00F52D16"/>
    <w:rsid w:val="00F54854"/>
    <w:rsid w:val="00F568C2"/>
    <w:rsid w:val="00F57E33"/>
    <w:rsid w:val="00F611EC"/>
    <w:rsid w:val="00F639AD"/>
    <w:rsid w:val="00F65638"/>
    <w:rsid w:val="00F678C2"/>
    <w:rsid w:val="00F745F5"/>
    <w:rsid w:val="00F75ABD"/>
    <w:rsid w:val="00F7799E"/>
    <w:rsid w:val="00F8021B"/>
    <w:rsid w:val="00F81545"/>
    <w:rsid w:val="00F8319E"/>
    <w:rsid w:val="00F85609"/>
    <w:rsid w:val="00F85AC2"/>
    <w:rsid w:val="00F86A61"/>
    <w:rsid w:val="00F90A7F"/>
    <w:rsid w:val="00F91F67"/>
    <w:rsid w:val="00F9258E"/>
    <w:rsid w:val="00F95EC2"/>
    <w:rsid w:val="00FA0E66"/>
    <w:rsid w:val="00FA1871"/>
    <w:rsid w:val="00FA1FB4"/>
    <w:rsid w:val="00FA35D6"/>
    <w:rsid w:val="00FA46C8"/>
    <w:rsid w:val="00FA6065"/>
    <w:rsid w:val="00FA6B1F"/>
    <w:rsid w:val="00FA7334"/>
    <w:rsid w:val="00FB0922"/>
    <w:rsid w:val="00FB282F"/>
    <w:rsid w:val="00FB316A"/>
    <w:rsid w:val="00FB3B5E"/>
    <w:rsid w:val="00FB6CB1"/>
    <w:rsid w:val="00FB6FF3"/>
    <w:rsid w:val="00FB7F8A"/>
    <w:rsid w:val="00FC26E7"/>
    <w:rsid w:val="00FC29D6"/>
    <w:rsid w:val="00FC3F9C"/>
    <w:rsid w:val="00FC41E5"/>
    <w:rsid w:val="00FC5438"/>
    <w:rsid w:val="00FC58ED"/>
    <w:rsid w:val="00FC7BA9"/>
    <w:rsid w:val="00FD015E"/>
    <w:rsid w:val="00FD2BCC"/>
    <w:rsid w:val="00FD38F3"/>
    <w:rsid w:val="00FD518C"/>
    <w:rsid w:val="00FD67C6"/>
    <w:rsid w:val="00FD6F31"/>
    <w:rsid w:val="00FD7E2C"/>
    <w:rsid w:val="00FE24CC"/>
    <w:rsid w:val="00FE328D"/>
    <w:rsid w:val="00FE4952"/>
    <w:rsid w:val="00FE6F7D"/>
    <w:rsid w:val="00FF386D"/>
    <w:rsid w:val="00FF6567"/>
    <w:rsid w:val="00FF679E"/>
    <w:rsid w:val="00FF73F7"/>
    <w:rsid w:val="015BEE01"/>
    <w:rsid w:val="017C5FDE"/>
    <w:rsid w:val="029F7B79"/>
    <w:rsid w:val="03047AB2"/>
    <w:rsid w:val="0305B2AB"/>
    <w:rsid w:val="034DC537"/>
    <w:rsid w:val="035BE798"/>
    <w:rsid w:val="03C8AA65"/>
    <w:rsid w:val="04A5DF62"/>
    <w:rsid w:val="0521E0EE"/>
    <w:rsid w:val="06960191"/>
    <w:rsid w:val="07BE6ECA"/>
    <w:rsid w:val="07C73E94"/>
    <w:rsid w:val="07E553CF"/>
    <w:rsid w:val="0811E590"/>
    <w:rsid w:val="0BD83705"/>
    <w:rsid w:val="0C698437"/>
    <w:rsid w:val="0DBA5685"/>
    <w:rsid w:val="0DD23A23"/>
    <w:rsid w:val="0EDB066A"/>
    <w:rsid w:val="0F42F0EA"/>
    <w:rsid w:val="12CCB4D4"/>
    <w:rsid w:val="18CB393E"/>
    <w:rsid w:val="1B2E3DC9"/>
    <w:rsid w:val="1BD71553"/>
    <w:rsid w:val="1C0F67A7"/>
    <w:rsid w:val="1D7552D2"/>
    <w:rsid w:val="1DC63FAD"/>
    <w:rsid w:val="1E3F966A"/>
    <w:rsid w:val="1E538E16"/>
    <w:rsid w:val="20000030"/>
    <w:rsid w:val="21A71461"/>
    <w:rsid w:val="222E9107"/>
    <w:rsid w:val="223F310F"/>
    <w:rsid w:val="238A1035"/>
    <w:rsid w:val="242F23A8"/>
    <w:rsid w:val="26859956"/>
    <w:rsid w:val="28325857"/>
    <w:rsid w:val="296DC338"/>
    <w:rsid w:val="2ADEE9F9"/>
    <w:rsid w:val="2BD85A2E"/>
    <w:rsid w:val="2CD435D0"/>
    <w:rsid w:val="2E4DBE95"/>
    <w:rsid w:val="2F94D5E3"/>
    <w:rsid w:val="2FB1347F"/>
    <w:rsid w:val="2FEFA932"/>
    <w:rsid w:val="30320269"/>
    <w:rsid w:val="30F5F969"/>
    <w:rsid w:val="31446960"/>
    <w:rsid w:val="31DA4A5F"/>
    <w:rsid w:val="355AB7A5"/>
    <w:rsid w:val="355F2A3C"/>
    <w:rsid w:val="37F9A8B9"/>
    <w:rsid w:val="3829EBFB"/>
    <w:rsid w:val="3CA80C0F"/>
    <w:rsid w:val="3E5E6144"/>
    <w:rsid w:val="3EF4D8F2"/>
    <w:rsid w:val="3F130A31"/>
    <w:rsid w:val="3FB2E694"/>
    <w:rsid w:val="40E474FF"/>
    <w:rsid w:val="4196CCBF"/>
    <w:rsid w:val="41C2DAC1"/>
    <w:rsid w:val="43CFA560"/>
    <w:rsid w:val="46191116"/>
    <w:rsid w:val="467B81AB"/>
    <w:rsid w:val="46C0274B"/>
    <w:rsid w:val="46F567D0"/>
    <w:rsid w:val="47632431"/>
    <w:rsid w:val="47D837ED"/>
    <w:rsid w:val="49EFD2EC"/>
    <w:rsid w:val="4ABF9D0E"/>
    <w:rsid w:val="4B020C14"/>
    <w:rsid w:val="4C82D545"/>
    <w:rsid w:val="4D864243"/>
    <w:rsid w:val="4E6588D0"/>
    <w:rsid w:val="4F305399"/>
    <w:rsid w:val="4F387D8D"/>
    <w:rsid w:val="4F43B0D0"/>
    <w:rsid w:val="4F74EF54"/>
    <w:rsid w:val="546CC5FC"/>
    <w:rsid w:val="565CF7A9"/>
    <w:rsid w:val="565D151B"/>
    <w:rsid w:val="567B8512"/>
    <w:rsid w:val="56E51673"/>
    <w:rsid w:val="588560D9"/>
    <w:rsid w:val="59C78472"/>
    <w:rsid w:val="59F396ED"/>
    <w:rsid w:val="5A676306"/>
    <w:rsid w:val="5A83EA72"/>
    <w:rsid w:val="5BB08959"/>
    <w:rsid w:val="5CD1E804"/>
    <w:rsid w:val="5D888972"/>
    <w:rsid w:val="6041E21B"/>
    <w:rsid w:val="61AE992B"/>
    <w:rsid w:val="6302A833"/>
    <w:rsid w:val="63B58EC4"/>
    <w:rsid w:val="644A282E"/>
    <w:rsid w:val="653F8A1C"/>
    <w:rsid w:val="65825A48"/>
    <w:rsid w:val="684736B7"/>
    <w:rsid w:val="6897A322"/>
    <w:rsid w:val="698A9200"/>
    <w:rsid w:val="6BDF4CBD"/>
    <w:rsid w:val="6C57E26B"/>
    <w:rsid w:val="707386DD"/>
    <w:rsid w:val="70E4FB93"/>
    <w:rsid w:val="70F5F448"/>
    <w:rsid w:val="72BFCD74"/>
    <w:rsid w:val="74D01358"/>
    <w:rsid w:val="74FACF4C"/>
    <w:rsid w:val="75014529"/>
    <w:rsid w:val="759000FA"/>
    <w:rsid w:val="7873042C"/>
    <w:rsid w:val="789814C7"/>
    <w:rsid w:val="78AE10DE"/>
    <w:rsid w:val="7B0CAC1D"/>
    <w:rsid w:val="7B4C85A2"/>
    <w:rsid w:val="7C44886F"/>
    <w:rsid w:val="7D9DC3F7"/>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B066A"/>
  <w15:chartTrackingRefBased/>
  <w15:docId w15:val="{A1E8FEEC-094F-4658-9E30-7EA037B9C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FC9"/>
    <w:pPr>
      <w:spacing w:before="240" w:after="240" w:line="360" w:lineRule="auto"/>
      <w:ind w:firstLine="850"/>
      <w:jc w:val="both"/>
    </w:pPr>
    <w:rPr>
      <w:rFonts w:ascii="Times New Roman" w:hAnsi="Times New Roman"/>
      <w:sz w:val="24"/>
    </w:rPr>
  </w:style>
  <w:style w:type="paragraph" w:styleId="Ttulo1">
    <w:name w:val="heading 1"/>
    <w:basedOn w:val="Normal"/>
    <w:next w:val="Normal"/>
    <w:link w:val="Ttulo1Char"/>
    <w:uiPriority w:val="9"/>
    <w:qFormat/>
    <w:rsid w:val="002C0933"/>
    <w:pPr>
      <w:keepNext/>
      <w:keepLines/>
      <w:numPr>
        <w:numId w:val="1"/>
      </w:numPr>
      <w:spacing w:before="360"/>
      <w:outlineLvl w:val="0"/>
    </w:pPr>
    <w:rPr>
      <w:rFonts w:eastAsiaTheme="majorEastAsia" w:cstheme="majorBidi"/>
      <w:b/>
      <w:bCs/>
      <w:color w:val="000000" w:themeColor="text1"/>
      <w:sz w:val="36"/>
      <w:szCs w:val="36"/>
    </w:rPr>
  </w:style>
  <w:style w:type="paragraph" w:styleId="Ttulo2">
    <w:name w:val="heading 2"/>
    <w:basedOn w:val="Normal"/>
    <w:next w:val="Normal"/>
    <w:link w:val="Ttulo2Char"/>
    <w:uiPriority w:val="9"/>
    <w:unhideWhenUsed/>
    <w:qFormat/>
    <w:rsid w:val="003841CA"/>
    <w:pPr>
      <w:keepNext/>
      <w:keepLines/>
      <w:numPr>
        <w:ilvl w:val="1"/>
        <w:numId w:val="1"/>
      </w:numPr>
      <w:spacing w:before="360" w:after="0"/>
      <w:outlineLvl w:val="1"/>
    </w:pPr>
    <w:rPr>
      <w:rFonts w:eastAsiaTheme="majorEastAsia" w:cstheme="majorBidi"/>
      <w:b/>
      <w:bCs/>
      <w:color w:val="000000" w:themeColor="text1"/>
      <w:sz w:val="28"/>
      <w:szCs w:val="28"/>
    </w:rPr>
  </w:style>
  <w:style w:type="paragraph" w:styleId="Ttulo3">
    <w:name w:val="heading 3"/>
    <w:basedOn w:val="Normal"/>
    <w:next w:val="Normal"/>
    <w:link w:val="Ttulo3Char"/>
    <w:uiPriority w:val="9"/>
    <w:unhideWhenUsed/>
    <w:qFormat/>
    <w:rsid w:val="00E72C7C"/>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har"/>
    <w:uiPriority w:val="9"/>
    <w:unhideWhenUsed/>
    <w:qFormat/>
    <w:rsid w:val="00E72C7C"/>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har"/>
    <w:uiPriority w:val="9"/>
    <w:semiHidden/>
    <w:unhideWhenUsed/>
    <w:qFormat/>
    <w:rsid w:val="00E72C7C"/>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har"/>
    <w:uiPriority w:val="9"/>
    <w:semiHidden/>
    <w:unhideWhenUsed/>
    <w:qFormat/>
    <w:rsid w:val="00E72C7C"/>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har"/>
    <w:uiPriority w:val="9"/>
    <w:semiHidden/>
    <w:unhideWhenUsed/>
    <w:qFormat/>
    <w:rsid w:val="00E72C7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72C7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72C7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C0933"/>
    <w:rPr>
      <w:rFonts w:ascii="Times New Roman" w:eastAsiaTheme="majorEastAsia" w:hAnsi="Times New Roman" w:cstheme="majorBidi"/>
      <w:b/>
      <w:bCs/>
      <w:color w:val="000000" w:themeColor="text1"/>
      <w:sz w:val="36"/>
      <w:szCs w:val="36"/>
    </w:rPr>
  </w:style>
  <w:style w:type="character" w:customStyle="1" w:styleId="Ttulo2Char">
    <w:name w:val="Título 2 Char"/>
    <w:basedOn w:val="Fontepargpadro"/>
    <w:link w:val="Ttulo2"/>
    <w:uiPriority w:val="9"/>
    <w:rsid w:val="003841CA"/>
    <w:rPr>
      <w:rFonts w:ascii="Times New Roman" w:eastAsiaTheme="majorEastAsia" w:hAnsi="Times New Roman" w:cstheme="majorBidi"/>
      <w:b/>
      <w:bCs/>
      <w:color w:val="000000" w:themeColor="text1"/>
      <w:sz w:val="28"/>
      <w:szCs w:val="28"/>
    </w:rPr>
  </w:style>
  <w:style w:type="paragraph" w:customStyle="1" w:styleId="msonormal0">
    <w:name w:val="msonormal"/>
    <w:basedOn w:val="Normal"/>
    <w:rsid w:val="009A1A87"/>
    <w:pPr>
      <w:spacing w:before="100" w:beforeAutospacing="1" w:after="100" w:afterAutospacing="1" w:line="240" w:lineRule="auto"/>
    </w:pPr>
    <w:rPr>
      <w:rFonts w:cs="Times New Roman"/>
      <w:lang w:val="en-US"/>
    </w:rPr>
  </w:style>
  <w:style w:type="paragraph" w:styleId="Sumrio1">
    <w:name w:val="toc 1"/>
    <w:basedOn w:val="Normal"/>
    <w:next w:val="Normal"/>
    <w:autoRedefine/>
    <w:uiPriority w:val="39"/>
    <w:unhideWhenUsed/>
    <w:rsid w:val="00C03755"/>
    <w:pPr>
      <w:tabs>
        <w:tab w:val="left" w:pos="1100"/>
        <w:tab w:val="right" w:leader="dot" w:pos="9395"/>
      </w:tabs>
      <w:spacing w:after="100" w:line="240" w:lineRule="auto"/>
      <w:ind w:left="900" w:firstLine="0"/>
    </w:pPr>
    <w:rPr>
      <w:b/>
      <w:bCs/>
      <w:noProof/>
    </w:rPr>
  </w:style>
  <w:style w:type="paragraph" w:styleId="Sumrio2">
    <w:name w:val="toc 2"/>
    <w:basedOn w:val="Normal"/>
    <w:next w:val="Normal"/>
    <w:autoRedefine/>
    <w:uiPriority w:val="39"/>
    <w:unhideWhenUsed/>
    <w:rsid w:val="00076111"/>
    <w:pPr>
      <w:tabs>
        <w:tab w:val="left" w:pos="1994"/>
        <w:tab w:val="right" w:leader="dot" w:pos="10070"/>
      </w:tabs>
      <w:spacing w:before="120" w:after="100" w:line="240" w:lineRule="auto"/>
      <w:ind w:left="284"/>
    </w:pPr>
  </w:style>
  <w:style w:type="paragraph" w:styleId="Cabealho">
    <w:name w:val="header"/>
    <w:basedOn w:val="Normal"/>
    <w:link w:val="CabealhoChar"/>
    <w:uiPriority w:val="99"/>
    <w:unhideWhenUsed/>
    <w:rsid w:val="009A1A87"/>
    <w:pPr>
      <w:tabs>
        <w:tab w:val="center" w:pos="4252"/>
        <w:tab w:val="right" w:pos="8504"/>
      </w:tabs>
      <w:spacing w:after="0" w:line="240" w:lineRule="auto"/>
    </w:pPr>
  </w:style>
  <w:style w:type="character" w:customStyle="1" w:styleId="CabealhoChar">
    <w:name w:val="Cabeçalho Char"/>
    <w:basedOn w:val="Fontepargpadro"/>
    <w:link w:val="Cabealho"/>
    <w:uiPriority w:val="99"/>
    <w:qFormat/>
    <w:rsid w:val="009A1A87"/>
    <w:rPr>
      <w:rFonts w:ascii="Times New Roman" w:hAnsi="Times New Roman"/>
      <w:sz w:val="24"/>
    </w:rPr>
  </w:style>
  <w:style w:type="paragraph" w:styleId="Rodap">
    <w:name w:val="footer"/>
    <w:basedOn w:val="Normal"/>
    <w:link w:val="RodapChar"/>
    <w:uiPriority w:val="99"/>
    <w:unhideWhenUsed/>
    <w:rsid w:val="009A1A87"/>
    <w:pPr>
      <w:tabs>
        <w:tab w:val="center" w:pos="4252"/>
        <w:tab w:val="right" w:pos="8504"/>
      </w:tabs>
      <w:spacing w:after="0" w:line="240" w:lineRule="auto"/>
    </w:pPr>
  </w:style>
  <w:style w:type="character" w:customStyle="1" w:styleId="RodapChar">
    <w:name w:val="Rodapé Char"/>
    <w:basedOn w:val="Fontepargpadro"/>
    <w:link w:val="Rodap"/>
    <w:uiPriority w:val="99"/>
    <w:qFormat/>
    <w:rsid w:val="009A1A87"/>
    <w:rPr>
      <w:rFonts w:ascii="Times New Roman" w:hAnsi="Times New Roman"/>
      <w:sz w:val="24"/>
    </w:rPr>
  </w:style>
  <w:style w:type="paragraph" w:styleId="Ttulo">
    <w:name w:val="Title"/>
    <w:basedOn w:val="Normal"/>
    <w:next w:val="Normal"/>
    <w:link w:val="TtuloChar"/>
    <w:uiPriority w:val="10"/>
    <w:qFormat/>
    <w:rsid w:val="00E72C7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har">
    <w:name w:val="Título Char"/>
    <w:basedOn w:val="Fontepargpadro"/>
    <w:link w:val="Ttulo"/>
    <w:uiPriority w:val="10"/>
    <w:rsid w:val="00E72C7C"/>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har"/>
    <w:uiPriority w:val="11"/>
    <w:qFormat/>
    <w:rsid w:val="0015769D"/>
    <w:pPr>
      <w:numPr>
        <w:ilvl w:val="1"/>
      </w:numPr>
      <w:ind w:left="810" w:firstLine="850"/>
      <w:jc w:val="left"/>
    </w:pPr>
    <w:rPr>
      <w:spacing w:val="10"/>
      <w:sz w:val="20"/>
      <w:szCs w:val="18"/>
    </w:rPr>
  </w:style>
  <w:style w:type="character" w:customStyle="1" w:styleId="SubttuloChar">
    <w:name w:val="Subtítulo Char"/>
    <w:basedOn w:val="Fontepargpadro"/>
    <w:link w:val="Subttulo"/>
    <w:uiPriority w:val="11"/>
    <w:rsid w:val="0015769D"/>
    <w:rPr>
      <w:rFonts w:ascii="Times New Roman" w:hAnsi="Times New Roman"/>
      <w:spacing w:val="10"/>
      <w:sz w:val="20"/>
      <w:szCs w:val="18"/>
    </w:rPr>
  </w:style>
  <w:style w:type="paragraph" w:styleId="PargrafodaLista">
    <w:name w:val="List Paragraph"/>
    <w:basedOn w:val="Normal"/>
    <w:uiPriority w:val="34"/>
    <w:qFormat/>
    <w:rsid w:val="009A1A87"/>
    <w:pPr>
      <w:ind w:left="720"/>
      <w:contextualSpacing/>
    </w:pPr>
  </w:style>
  <w:style w:type="paragraph" w:styleId="CabealhodoSumrio">
    <w:name w:val="TOC Heading"/>
    <w:basedOn w:val="Ttulo1"/>
    <w:next w:val="Normal"/>
    <w:uiPriority w:val="39"/>
    <w:unhideWhenUsed/>
    <w:qFormat/>
    <w:rsid w:val="00E72C7C"/>
    <w:pPr>
      <w:outlineLvl w:val="9"/>
    </w:pPr>
  </w:style>
  <w:style w:type="paragraph" w:customStyle="1" w:styleId="paragraph">
    <w:name w:val="paragraph"/>
    <w:basedOn w:val="Normal"/>
    <w:rsid w:val="009A1A87"/>
    <w:pPr>
      <w:spacing w:before="100" w:beforeAutospacing="1" w:after="100" w:afterAutospacing="1" w:line="240" w:lineRule="auto"/>
    </w:pPr>
    <w:rPr>
      <w:rFonts w:cs="Times New Roman"/>
      <w:lang w:eastAsia="pt-BR"/>
    </w:rPr>
  </w:style>
  <w:style w:type="character" w:customStyle="1" w:styleId="normaltextrun">
    <w:name w:val="normaltextrun"/>
    <w:basedOn w:val="Fontepargpadro"/>
    <w:rsid w:val="009A1A87"/>
  </w:style>
  <w:style w:type="character" w:customStyle="1" w:styleId="eop">
    <w:name w:val="eop"/>
    <w:basedOn w:val="Fontepargpadro"/>
    <w:rsid w:val="009A1A87"/>
  </w:style>
  <w:style w:type="character" w:customStyle="1" w:styleId="IndexLink">
    <w:name w:val="Index Link"/>
    <w:rsid w:val="009A1A87"/>
  </w:style>
  <w:style w:type="character" w:customStyle="1" w:styleId="CabealhoChar1">
    <w:name w:val="Cabeçalho Char1"/>
    <w:basedOn w:val="Fontepargpadro"/>
    <w:uiPriority w:val="99"/>
    <w:semiHidden/>
    <w:rsid w:val="009A1A87"/>
  </w:style>
  <w:style w:type="character" w:customStyle="1" w:styleId="RodapChar1">
    <w:name w:val="Rodapé Char1"/>
    <w:basedOn w:val="Fontepargpadro"/>
    <w:uiPriority w:val="99"/>
    <w:semiHidden/>
    <w:rsid w:val="009A1A87"/>
  </w:style>
  <w:style w:type="character" w:customStyle="1" w:styleId="TtuloChar1">
    <w:name w:val="Título Char1"/>
    <w:basedOn w:val="Fontepargpadro"/>
    <w:uiPriority w:val="10"/>
    <w:rsid w:val="009A1A87"/>
    <w:rPr>
      <w:rFonts w:asciiTheme="majorHAnsi" w:eastAsiaTheme="majorEastAsia" w:hAnsiTheme="majorHAnsi" w:cstheme="majorBidi" w:hint="default"/>
      <w:spacing w:val="-10"/>
      <w:kern w:val="28"/>
      <w:sz w:val="56"/>
      <w:szCs w:val="56"/>
    </w:rPr>
  </w:style>
  <w:style w:type="character" w:customStyle="1" w:styleId="SubttuloChar1">
    <w:name w:val="Subtítulo Char1"/>
    <w:basedOn w:val="Fontepargpadro"/>
    <w:uiPriority w:val="11"/>
    <w:rsid w:val="009A1A87"/>
    <w:rPr>
      <w:rFonts w:asciiTheme="minorHAnsi" w:eastAsiaTheme="minorEastAsia" w:hAnsiTheme="minorHAnsi" w:cs="Calibri" w:hint="default"/>
      <w:color w:val="5A5A5A" w:themeColor="text1" w:themeTint="A5"/>
      <w:spacing w:val="15"/>
      <w:sz w:val="22"/>
    </w:rPr>
  </w:style>
  <w:style w:type="character" w:styleId="Hyperlink">
    <w:name w:val="Hyperlink"/>
    <w:basedOn w:val="Fontepargpadro"/>
    <w:uiPriority w:val="99"/>
    <w:unhideWhenUsed/>
    <w:rsid w:val="009A1A87"/>
    <w:rPr>
      <w:color w:val="0000FF"/>
      <w:u w:val="single"/>
    </w:rPr>
  </w:style>
  <w:style w:type="character" w:styleId="HiperlinkVisitado">
    <w:name w:val="FollowedHyperlink"/>
    <w:basedOn w:val="Fontepargpadro"/>
    <w:uiPriority w:val="99"/>
    <w:semiHidden/>
    <w:unhideWhenUsed/>
    <w:rsid w:val="009A1A87"/>
    <w:rPr>
      <w:color w:val="800080"/>
      <w:u w:val="single"/>
    </w:rPr>
  </w:style>
  <w:style w:type="paragraph" w:styleId="Reviso">
    <w:name w:val="Revision"/>
    <w:hidden/>
    <w:uiPriority w:val="99"/>
    <w:semiHidden/>
    <w:rsid w:val="0045063A"/>
    <w:pPr>
      <w:spacing w:after="0" w:line="240" w:lineRule="auto"/>
    </w:pPr>
    <w:rPr>
      <w:rFonts w:ascii="Times New Roman" w:hAnsi="Times New Roman"/>
      <w:sz w:val="24"/>
    </w:rPr>
  </w:style>
  <w:style w:type="paragraph" w:styleId="Textodebalo">
    <w:name w:val="Balloon Text"/>
    <w:basedOn w:val="Normal"/>
    <w:link w:val="TextodebaloChar"/>
    <w:uiPriority w:val="99"/>
    <w:semiHidden/>
    <w:unhideWhenUsed/>
    <w:rsid w:val="0045063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5063A"/>
    <w:rPr>
      <w:rFonts w:ascii="Segoe UI" w:hAnsi="Segoe UI" w:cs="Segoe UI"/>
      <w:sz w:val="18"/>
      <w:szCs w:val="18"/>
    </w:rPr>
  </w:style>
  <w:style w:type="character" w:customStyle="1" w:styleId="Ttulo3Char">
    <w:name w:val="Título 3 Char"/>
    <w:basedOn w:val="Fontepargpadro"/>
    <w:link w:val="Ttulo3"/>
    <w:uiPriority w:val="9"/>
    <w:rsid w:val="00E72C7C"/>
    <w:rPr>
      <w:rFonts w:asciiTheme="majorHAnsi" w:eastAsiaTheme="majorEastAsia" w:hAnsiTheme="majorHAnsi" w:cstheme="majorBidi"/>
      <w:b/>
      <w:bCs/>
      <w:color w:val="000000" w:themeColor="text1"/>
      <w:sz w:val="24"/>
    </w:rPr>
  </w:style>
  <w:style w:type="character" w:customStyle="1" w:styleId="Ttulo4Char">
    <w:name w:val="Título 4 Char"/>
    <w:basedOn w:val="Fontepargpadro"/>
    <w:link w:val="Ttulo4"/>
    <w:uiPriority w:val="9"/>
    <w:rsid w:val="00E72C7C"/>
    <w:rPr>
      <w:rFonts w:asciiTheme="majorHAnsi" w:eastAsiaTheme="majorEastAsia" w:hAnsiTheme="majorHAnsi" w:cstheme="majorBidi"/>
      <w:b/>
      <w:bCs/>
      <w:i/>
      <w:iCs/>
      <w:color w:val="000000" w:themeColor="text1"/>
      <w:sz w:val="24"/>
    </w:rPr>
  </w:style>
  <w:style w:type="character" w:customStyle="1" w:styleId="Ttulo5Char">
    <w:name w:val="Título 5 Char"/>
    <w:basedOn w:val="Fontepargpadro"/>
    <w:link w:val="Ttulo5"/>
    <w:uiPriority w:val="9"/>
    <w:semiHidden/>
    <w:rsid w:val="00E72C7C"/>
    <w:rPr>
      <w:rFonts w:asciiTheme="majorHAnsi" w:eastAsiaTheme="majorEastAsia" w:hAnsiTheme="majorHAnsi" w:cstheme="majorBidi"/>
      <w:color w:val="323E4F" w:themeColor="text2" w:themeShade="BF"/>
      <w:sz w:val="24"/>
    </w:rPr>
  </w:style>
  <w:style w:type="character" w:customStyle="1" w:styleId="Ttulo6Char">
    <w:name w:val="Título 6 Char"/>
    <w:basedOn w:val="Fontepargpadro"/>
    <w:link w:val="Ttulo6"/>
    <w:uiPriority w:val="9"/>
    <w:semiHidden/>
    <w:rsid w:val="00E72C7C"/>
    <w:rPr>
      <w:rFonts w:asciiTheme="majorHAnsi" w:eastAsiaTheme="majorEastAsia" w:hAnsiTheme="majorHAnsi" w:cstheme="majorBidi"/>
      <w:i/>
      <w:iCs/>
      <w:color w:val="323E4F" w:themeColor="text2" w:themeShade="BF"/>
      <w:sz w:val="24"/>
    </w:rPr>
  </w:style>
  <w:style w:type="character" w:customStyle="1" w:styleId="Ttulo7Char">
    <w:name w:val="Título 7 Char"/>
    <w:basedOn w:val="Fontepargpadro"/>
    <w:link w:val="Ttulo7"/>
    <w:uiPriority w:val="9"/>
    <w:semiHidden/>
    <w:rsid w:val="00E72C7C"/>
    <w:rPr>
      <w:rFonts w:asciiTheme="majorHAnsi" w:eastAsiaTheme="majorEastAsia" w:hAnsiTheme="majorHAnsi" w:cstheme="majorBidi"/>
      <w:i/>
      <w:iCs/>
      <w:color w:val="404040" w:themeColor="text1" w:themeTint="BF"/>
      <w:sz w:val="24"/>
    </w:rPr>
  </w:style>
  <w:style w:type="character" w:customStyle="1" w:styleId="Ttulo8Char">
    <w:name w:val="Título 8 Char"/>
    <w:basedOn w:val="Fontepargpadro"/>
    <w:link w:val="Ttulo8"/>
    <w:uiPriority w:val="9"/>
    <w:semiHidden/>
    <w:rsid w:val="00E72C7C"/>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72C7C"/>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E72C7C"/>
    <w:pPr>
      <w:spacing w:after="200" w:line="240" w:lineRule="auto"/>
    </w:pPr>
    <w:rPr>
      <w:i/>
      <w:iCs/>
      <w:color w:val="44546A" w:themeColor="text2"/>
      <w:sz w:val="18"/>
      <w:szCs w:val="18"/>
    </w:rPr>
  </w:style>
  <w:style w:type="character" w:styleId="Forte">
    <w:name w:val="Strong"/>
    <w:basedOn w:val="Fontepargpadro"/>
    <w:uiPriority w:val="22"/>
    <w:qFormat/>
    <w:rsid w:val="00E72C7C"/>
    <w:rPr>
      <w:b/>
      <w:bCs/>
      <w:color w:val="000000" w:themeColor="text1"/>
    </w:rPr>
  </w:style>
  <w:style w:type="character" w:styleId="nfase">
    <w:name w:val="Emphasis"/>
    <w:basedOn w:val="Fontepargpadro"/>
    <w:uiPriority w:val="20"/>
    <w:qFormat/>
    <w:rsid w:val="00E72C7C"/>
    <w:rPr>
      <w:i/>
      <w:iCs/>
      <w:color w:val="auto"/>
    </w:rPr>
  </w:style>
  <w:style w:type="paragraph" w:styleId="SemEspaamento">
    <w:name w:val="No Spacing"/>
    <w:uiPriority w:val="1"/>
    <w:qFormat/>
    <w:rsid w:val="00E72C7C"/>
    <w:pPr>
      <w:spacing w:after="0" w:line="240" w:lineRule="auto"/>
    </w:pPr>
  </w:style>
  <w:style w:type="paragraph" w:styleId="Citao">
    <w:name w:val="Quote"/>
    <w:basedOn w:val="Normal"/>
    <w:next w:val="Normal"/>
    <w:link w:val="CitaoChar"/>
    <w:uiPriority w:val="29"/>
    <w:qFormat/>
    <w:rsid w:val="007E72D8"/>
    <w:pPr>
      <w:ind w:left="2160" w:firstLine="0"/>
    </w:pPr>
    <w:rPr>
      <w:sz w:val="20"/>
      <w:szCs w:val="20"/>
    </w:rPr>
  </w:style>
  <w:style w:type="character" w:customStyle="1" w:styleId="CitaoChar">
    <w:name w:val="Citação Char"/>
    <w:basedOn w:val="Fontepargpadro"/>
    <w:link w:val="Citao"/>
    <w:uiPriority w:val="29"/>
    <w:rsid w:val="007E72D8"/>
    <w:rPr>
      <w:rFonts w:ascii="Times New Roman" w:hAnsi="Times New Roman"/>
      <w:sz w:val="20"/>
      <w:szCs w:val="20"/>
    </w:rPr>
  </w:style>
  <w:style w:type="paragraph" w:styleId="CitaoIntensa">
    <w:name w:val="Intense Quote"/>
    <w:basedOn w:val="Normal"/>
    <w:next w:val="Normal"/>
    <w:link w:val="CitaoIntensaChar"/>
    <w:uiPriority w:val="30"/>
    <w:qFormat/>
    <w:rsid w:val="00E72C7C"/>
    <w:pPr>
      <w:pBdr>
        <w:top w:val="single" w:sz="24" w:space="1" w:color="F2F2F2" w:themeColor="background1" w:themeShade="F2"/>
        <w:bottom w:val="single" w:sz="24" w:space="1" w:color="F2F2F2" w:themeColor="background1" w:themeShade="F2"/>
      </w:pBdr>
      <w:shd w:val="clear" w:color="auto" w:fill="F2F2F2" w:themeFill="background1" w:themeFillShade="F2"/>
      <w:ind w:left="936" w:right="936"/>
      <w:jc w:val="center"/>
    </w:pPr>
    <w:rPr>
      <w:color w:val="000000" w:themeColor="text1"/>
    </w:rPr>
  </w:style>
  <w:style w:type="character" w:customStyle="1" w:styleId="CitaoIntensaChar">
    <w:name w:val="Citação Intensa Char"/>
    <w:basedOn w:val="Fontepargpadro"/>
    <w:link w:val="CitaoIntensa"/>
    <w:uiPriority w:val="30"/>
    <w:rsid w:val="00E72C7C"/>
    <w:rPr>
      <w:color w:val="000000" w:themeColor="text1"/>
      <w:shd w:val="clear" w:color="auto" w:fill="F2F2F2" w:themeFill="background1" w:themeFillShade="F2"/>
    </w:rPr>
  </w:style>
  <w:style w:type="character" w:styleId="nfaseSutil">
    <w:name w:val="Subtle Emphasis"/>
    <w:basedOn w:val="Fontepargpadro"/>
    <w:uiPriority w:val="19"/>
    <w:qFormat/>
    <w:rsid w:val="00E72C7C"/>
    <w:rPr>
      <w:i/>
      <w:iCs/>
      <w:color w:val="404040" w:themeColor="text1" w:themeTint="BF"/>
    </w:rPr>
  </w:style>
  <w:style w:type="character" w:styleId="nfaseIntensa">
    <w:name w:val="Intense Emphasis"/>
    <w:basedOn w:val="Fontepargpadro"/>
    <w:uiPriority w:val="21"/>
    <w:qFormat/>
    <w:rsid w:val="00E72C7C"/>
    <w:rPr>
      <w:b/>
      <w:bCs/>
      <w:i/>
      <w:iCs/>
      <w:caps/>
    </w:rPr>
  </w:style>
  <w:style w:type="character" w:styleId="RefernciaSutil">
    <w:name w:val="Subtle Reference"/>
    <w:basedOn w:val="Fontepargpadro"/>
    <w:uiPriority w:val="31"/>
    <w:qFormat/>
    <w:rsid w:val="00E72C7C"/>
    <w:rPr>
      <w:smallCaps/>
      <w:color w:val="404040" w:themeColor="text1" w:themeTint="BF"/>
      <w:u w:val="single" w:color="7F7F7F" w:themeColor="text1" w:themeTint="80"/>
    </w:rPr>
  </w:style>
  <w:style w:type="character" w:styleId="RefernciaIntensa">
    <w:name w:val="Intense Reference"/>
    <w:basedOn w:val="Fontepargpadro"/>
    <w:uiPriority w:val="32"/>
    <w:qFormat/>
    <w:rsid w:val="00E72C7C"/>
    <w:rPr>
      <w:b/>
      <w:bCs/>
      <w:smallCaps/>
      <w:u w:val="single"/>
    </w:rPr>
  </w:style>
  <w:style w:type="character" w:styleId="TtulodoLivro">
    <w:name w:val="Book Title"/>
    <w:basedOn w:val="Fontepargpadro"/>
    <w:uiPriority w:val="33"/>
    <w:qFormat/>
    <w:rsid w:val="00E72C7C"/>
    <w:rPr>
      <w:b w:val="0"/>
      <w:bCs w:val="0"/>
      <w:smallCaps/>
      <w:spacing w:val="5"/>
    </w:rPr>
  </w:style>
  <w:style w:type="paragraph" w:styleId="Sumrio3">
    <w:name w:val="toc 3"/>
    <w:basedOn w:val="Normal"/>
    <w:next w:val="Normal"/>
    <w:autoRedefine/>
    <w:uiPriority w:val="39"/>
    <w:unhideWhenUsed/>
    <w:rsid w:val="000C61FE"/>
    <w:pPr>
      <w:tabs>
        <w:tab w:val="left" w:pos="1801"/>
        <w:tab w:val="right" w:leader="dot" w:pos="9395"/>
      </w:tabs>
      <w:spacing w:after="100" w:line="240" w:lineRule="auto"/>
      <w:ind w:left="567"/>
    </w:pPr>
  </w:style>
  <w:style w:type="table" w:styleId="Tabelacomgrade">
    <w:name w:val="Table Grid"/>
    <w:basedOn w:val="Tabelanormal"/>
    <w:uiPriority w:val="39"/>
    <w:rsid w:val="00745A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rFonts w:ascii="Arial" w:eastAsia="Times New Roman" w:hAnsi="Arial" w:cs="Arial"/>
      <w:sz w:val="20"/>
      <w:szCs w:val="20"/>
    </w:rPr>
  </w:style>
  <w:style w:type="character" w:styleId="Refdecomentrio">
    <w:name w:val="annotation reference"/>
    <w:basedOn w:val="Fontepargpadro"/>
    <w:uiPriority w:val="99"/>
    <w:semiHidden/>
    <w:unhideWhenUsed/>
    <w:rPr>
      <w:sz w:val="16"/>
      <w:szCs w:val="16"/>
    </w:rPr>
  </w:style>
  <w:style w:type="paragraph" w:styleId="ndicedeilustraes">
    <w:name w:val="table of figures"/>
    <w:basedOn w:val="Normal"/>
    <w:next w:val="Normal"/>
    <w:uiPriority w:val="99"/>
    <w:unhideWhenUsed/>
    <w:rsid w:val="00D440CB"/>
    <w:pPr>
      <w:spacing w:after="0"/>
    </w:pPr>
  </w:style>
  <w:style w:type="paragraph" w:styleId="Assuntodocomentrio">
    <w:name w:val="annotation subject"/>
    <w:basedOn w:val="Textodecomentrio"/>
    <w:next w:val="Textodecomentrio"/>
    <w:link w:val="AssuntodocomentrioChar"/>
    <w:uiPriority w:val="99"/>
    <w:semiHidden/>
    <w:unhideWhenUsed/>
    <w:rsid w:val="00331BD7"/>
    <w:rPr>
      <w:b/>
      <w:bCs/>
    </w:rPr>
  </w:style>
  <w:style w:type="character" w:customStyle="1" w:styleId="AssuntodocomentrioChar">
    <w:name w:val="Assunto do comentário Char"/>
    <w:basedOn w:val="TextodecomentrioChar"/>
    <w:link w:val="Assuntodocomentrio"/>
    <w:uiPriority w:val="99"/>
    <w:semiHidden/>
    <w:rsid w:val="00331BD7"/>
    <w:rPr>
      <w:rFonts w:ascii="Times New Roman" w:eastAsia="Times New Roman" w:hAnsi="Times New Roman" w:cs="Arial"/>
      <w:b/>
      <w:bCs/>
      <w:sz w:val="20"/>
      <w:szCs w:val="20"/>
    </w:rPr>
  </w:style>
  <w:style w:type="character" w:customStyle="1" w:styleId="fe69if">
    <w:name w:val="fe69if"/>
    <w:basedOn w:val="Fontepargpadro"/>
    <w:rsid w:val="00331BD7"/>
  </w:style>
  <w:style w:type="character" w:customStyle="1" w:styleId="mqo3nc">
    <w:name w:val="mqo3nc"/>
    <w:basedOn w:val="Fontepargpadro"/>
    <w:rsid w:val="00331BD7"/>
  </w:style>
  <w:style w:type="character" w:customStyle="1" w:styleId="pttfi">
    <w:name w:val="pttfi"/>
    <w:basedOn w:val="Fontepargpadro"/>
    <w:rsid w:val="00331BD7"/>
  </w:style>
  <w:style w:type="character" w:customStyle="1" w:styleId="mw-headline">
    <w:name w:val="mw-headline"/>
    <w:basedOn w:val="Fontepargpadro"/>
    <w:rsid w:val="00F23457"/>
  </w:style>
  <w:style w:type="paragraph" w:styleId="NormalWeb">
    <w:name w:val="Normal (Web)"/>
    <w:basedOn w:val="Normal"/>
    <w:uiPriority w:val="99"/>
    <w:semiHidden/>
    <w:unhideWhenUsed/>
    <w:rsid w:val="00F23457"/>
    <w:pPr>
      <w:spacing w:before="100" w:beforeAutospacing="1" w:after="100" w:afterAutospacing="1" w:line="240" w:lineRule="auto"/>
    </w:pPr>
    <w:rPr>
      <w:rFonts w:eastAsia="Times New Roman" w:cs="Times New Roman"/>
      <w:szCs w:val="24"/>
      <w:lang w:val="en-US"/>
    </w:rPr>
  </w:style>
  <w:style w:type="character" w:styleId="MenoPendente">
    <w:name w:val="Unresolved Mention"/>
    <w:basedOn w:val="Fontepargpadro"/>
    <w:uiPriority w:val="99"/>
    <w:semiHidden/>
    <w:unhideWhenUsed/>
    <w:rsid w:val="00837367"/>
    <w:rPr>
      <w:color w:val="605E5C"/>
      <w:shd w:val="clear" w:color="auto" w:fill="E1DFDD"/>
    </w:rPr>
  </w:style>
  <w:style w:type="table" w:styleId="SimplesTabela3">
    <w:name w:val="Plain Table 3"/>
    <w:basedOn w:val="Tabelanormal"/>
    <w:uiPriority w:val="43"/>
    <w:rsid w:val="00052F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odenotaderodap">
    <w:name w:val="footnote text"/>
    <w:basedOn w:val="Normal"/>
    <w:link w:val="TextodenotaderodapChar"/>
    <w:uiPriority w:val="99"/>
    <w:semiHidden/>
    <w:unhideWhenUsed/>
    <w:rsid w:val="00AB0349"/>
    <w:pPr>
      <w:spacing w:before="0"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AB0349"/>
    <w:rPr>
      <w:rFonts w:ascii="Times New Roman" w:hAnsi="Times New Roman"/>
      <w:sz w:val="20"/>
      <w:szCs w:val="20"/>
    </w:rPr>
  </w:style>
  <w:style w:type="character" w:styleId="Refdenotaderodap">
    <w:name w:val="footnote reference"/>
    <w:basedOn w:val="Fontepargpadro"/>
    <w:uiPriority w:val="99"/>
    <w:semiHidden/>
    <w:unhideWhenUsed/>
    <w:rsid w:val="00AB0349"/>
    <w:rPr>
      <w:vertAlign w:val="superscript"/>
    </w:rPr>
  </w:style>
  <w:style w:type="paragraph" w:styleId="Bibliografia">
    <w:name w:val="Bibliography"/>
    <w:basedOn w:val="Normal"/>
    <w:next w:val="Normal"/>
    <w:uiPriority w:val="37"/>
    <w:unhideWhenUsed/>
    <w:rsid w:val="00464F54"/>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30503">
      <w:bodyDiv w:val="1"/>
      <w:marLeft w:val="0"/>
      <w:marRight w:val="0"/>
      <w:marTop w:val="0"/>
      <w:marBottom w:val="0"/>
      <w:divBdr>
        <w:top w:val="none" w:sz="0" w:space="0" w:color="auto"/>
        <w:left w:val="none" w:sz="0" w:space="0" w:color="auto"/>
        <w:bottom w:val="none" w:sz="0" w:space="0" w:color="auto"/>
        <w:right w:val="none" w:sz="0" w:space="0" w:color="auto"/>
      </w:divBdr>
      <w:divsChild>
        <w:div w:id="83574654">
          <w:marLeft w:val="0"/>
          <w:marRight w:val="0"/>
          <w:marTop w:val="0"/>
          <w:marBottom w:val="0"/>
          <w:divBdr>
            <w:top w:val="none" w:sz="0" w:space="0" w:color="auto"/>
            <w:left w:val="none" w:sz="0" w:space="0" w:color="auto"/>
            <w:bottom w:val="none" w:sz="0" w:space="0" w:color="auto"/>
            <w:right w:val="none" w:sz="0" w:space="0" w:color="auto"/>
          </w:divBdr>
          <w:divsChild>
            <w:div w:id="553126633">
              <w:marLeft w:val="0"/>
              <w:marRight w:val="0"/>
              <w:marTop w:val="0"/>
              <w:marBottom w:val="0"/>
              <w:divBdr>
                <w:top w:val="none" w:sz="0" w:space="0" w:color="auto"/>
                <w:left w:val="none" w:sz="0" w:space="0" w:color="auto"/>
                <w:bottom w:val="none" w:sz="0" w:space="0" w:color="auto"/>
                <w:right w:val="none" w:sz="0" w:space="0" w:color="auto"/>
              </w:divBdr>
            </w:div>
          </w:divsChild>
        </w:div>
        <w:div w:id="102188791">
          <w:marLeft w:val="0"/>
          <w:marRight w:val="0"/>
          <w:marTop w:val="0"/>
          <w:marBottom w:val="0"/>
          <w:divBdr>
            <w:top w:val="none" w:sz="0" w:space="0" w:color="auto"/>
            <w:left w:val="none" w:sz="0" w:space="0" w:color="auto"/>
            <w:bottom w:val="none" w:sz="0" w:space="0" w:color="auto"/>
            <w:right w:val="none" w:sz="0" w:space="0" w:color="auto"/>
          </w:divBdr>
          <w:divsChild>
            <w:div w:id="139228952">
              <w:marLeft w:val="0"/>
              <w:marRight w:val="0"/>
              <w:marTop w:val="0"/>
              <w:marBottom w:val="0"/>
              <w:divBdr>
                <w:top w:val="none" w:sz="0" w:space="0" w:color="auto"/>
                <w:left w:val="none" w:sz="0" w:space="0" w:color="auto"/>
                <w:bottom w:val="none" w:sz="0" w:space="0" w:color="auto"/>
                <w:right w:val="none" w:sz="0" w:space="0" w:color="auto"/>
              </w:divBdr>
              <w:divsChild>
                <w:div w:id="152575355">
                  <w:marLeft w:val="0"/>
                  <w:marRight w:val="0"/>
                  <w:marTop w:val="0"/>
                  <w:marBottom w:val="0"/>
                  <w:divBdr>
                    <w:top w:val="none" w:sz="0" w:space="0" w:color="auto"/>
                    <w:left w:val="none" w:sz="0" w:space="0" w:color="auto"/>
                    <w:bottom w:val="none" w:sz="0" w:space="0" w:color="auto"/>
                    <w:right w:val="none" w:sz="0" w:space="0" w:color="auto"/>
                  </w:divBdr>
                  <w:divsChild>
                    <w:div w:id="558395393">
                      <w:marLeft w:val="0"/>
                      <w:marRight w:val="0"/>
                      <w:marTop w:val="0"/>
                      <w:marBottom w:val="0"/>
                      <w:divBdr>
                        <w:top w:val="none" w:sz="0" w:space="0" w:color="auto"/>
                        <w:left w:val="none" w:sz="0" w:space="0" w:color="auto"/>
                        <w:bottom w:val="none" w:sz="0" w:space="0" w:color="auto"/>
                        <w:right w:val="none" w:sz="0" w:space="0" w:color="auto"/>
                      </w:divBdr>
                      <w:divsChild>
                        <w:div w:id="1038555475">
                          <w:marLeft w:val="0"/>
                          <w:marRight w:val="0"/>
                          <w:marTop w:val="0"/>
                          <w:marBottom w:val="0"/>
                          <w:divBdr>
                            <w:top w:val="none" w:sz="0" w:space="0" w:color="auto"/>
                            <w:left w:val="none" w:sz="0" w:space="0" w:color="auto"/>
                            <w:bottom w:val="none" w:sz="0" w:space="0" w:color="auto"/>
                            <w:right w:val="none" w:sz="0" w:space="0" w:color="auto"/>
                          </w:divBdr>
                          <w:divsChild>
                            <w:div w:id="46073247">
                              <w:marLeft w:val="0"/>
                              <w:marRight w:val="0"/>
                              <w:marTop w:val="300"/>
                              <w:marBottom w:val="0"/>
                              <w:divBdr>
                                <w:top w:val="none" w:sz="0" w:space="0" w:color="auto"/>
                                <w:left w:val="none" w:sz="0" w:space="0" w:color="auto"/>
                                <w:bottom w:val="none" w:sz="0" w:space="0" w:color="auto"/>
                                <w:right w:val="none" w:sz="0" w:space="0" w:color="auto"/>
                              </w:divBdr>
                            </w:div>
                            <w:div w:id="61409305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867400679">
                  <w:marLeft w:val="0"/>
                  <w:marRight w:val="0"/>
                  <w:marTop w:val="0"/>
                  <w:marBottom w:val="0"/>
                  <w:divBdr>
                    <w:top w:val="none" w:sz="0" w:space="0" w:color="auto"/>
                    <w:left w:val="none" w:sz="0" w:space="0" w:color="auto"/>
                    <w:bottom w:val="none" w:sz="0" w:space="0" w:color="auto"/>
                    <w:right w:val="none" w:sz="0" w:space="0" w:color="auto"/>
                  </w:divBdr>
                  <w:divsChild>
                    <w:div w:id="255477394">
                      <w:marLeft w:val="0"/>
                      <w:marRight w:val="0"/>
                      <w:marTop w:val="0"/>
                      <w:marBottom w:val="0"/>
                      <w:divBdr>
                        <w:top w:val="none" w:sz="0" w:space="0" w:color="auto"/>
                        <w:left w:val="none" w:sz="0" w:space="0" w:color="auto"/>
                        <w:bottom w:val="none" w:sz="0" w:space="0" w:color="auto"/>
                        <w:right w:val="none" w:sz="0" w:space="0" w:color="auto"/>
                      </w:divBdr>
                      <w:divsChild>
                        <w:div w:id="815536103">
                          <w:marLeft w:val="0"/>
                          <w:marRight w:val="0"/>
                          <w:marTop w:val="0"/>
                          <w:marBottom w:val="0"/>
                          <w:divBdr>
                            <w:top w:val="none" w:sz="0" w:space="0" w:color="auto"/>
                            <w:left w:val="none" w:sz="0" w:space="0" w:color="auto"/>
                            <w:bottom w:val="none" w:sz="0" w:space="0" w:color="auto"/>
                            <w:right w:val="none" w:sz="0" w:space="0" w:color="auto"/>
                          </w:divBdr>
                          <w:divsChild>
                            <w:div w:id="121885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54000">
                      <w:marLeft w:val="0"/>
                      <w:marRight w:val="0"/>
                      <w:marTop w:val="0"/>
                      <w:marBottom w:val="0"/>
                      <w:divBdr>
                        <w:top w:val="none" w:sz="0" w:space="0" w:color="auto"/>
                        <w:left w:val="none" w:sz="0" w:space="0" w:color="auto"/>
                        <w:bottom w:val="none" w:sz="0" w:space="0" w:color="auto"/>
                        <w:right w:val="none" w:sz="0" w:space="0" w:color="auto"/>
                      </w:divBdr>
                      <w:divsChild>
                        <w:div w:id="197756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902938">
                  <w:marLeft w:val="0"/>
                  <w:marRight w:val="0"/>
                  <w:marTop w:val="0"/>
                  <w:marBottom w:val="0"/>
                  <w:divBdr>
                    <w:top w:val="none" w:sz="0" w:space="0" w:color="auto"/>
                    <w:left w:val="none" w:sz="0" w:space="0" w:color="auto"/>
                    <w:bottom w:val="none" w:sz="0" w:space="0" w:color="auto"/>
                    <w:right w:val="none" w:sz="0" w:space="0" w:color="auto"/>
                  </w:divBdr>
                  <w:divsChild>
                    <w:div w:id="421217915">
                      <w:marLeft w:val="0"/>
                      <w:marRight w:val="0"/>
                      <w:marTop w:val="0"/>
                      <w:marBottom w:val="0"/>
                      <w:divBdr>
                        <w:top w:val="none" w:sz="0" w:space="0" w:color="auto"/>
                        <w:left w:val="none" w:sz="0" w:space="0" w:color="auto"/>
                        <w:bottom w:val="none" w:sz="0" w:space="0" w:color="auto"/>
                        <w:right w:val="none" w:sz="0" w:space="0" w:color="auto"/>
                      </w:divBdr>
                      <w:divsChild>
                        <w:div w:id="2145584856">
                          <w:marLeft w:val="0"/>
                          <w:marRight w:val="0"/>
                          <w:marTop w:val="0"/>
                          <w:marBottom w:val="0"/>
                          <w:divBdr>
                            <w:top w:val="none" w:sz="0" w:space="0" w:color="auto"/>
                            <w:left w:val="none" w:sz="0" w:space="0" w:color="auto"/>
                            <w:bottom w:val="none" w:sz="0" w:space="0" w:color="auto"/>
                            <w:right w:val="none" w:sz="0" w:space="0" w:color="auto"/>
                          </w:divBdr>
                          <w:divsChild>
                            <w:div w:id="286350372">
                              <w:marLeft w:val="0"/>
                              <w:marRight w:val="0"/>
                              <w:marTop w:val="0"/>
                              <w:marBottom w:val="0"/>
                              <w:divBdr>
                                <w:top w:val="none" w:sz="0" w:space="0" w:color="auto"/>
                                <w:left w:val="none" w:sz="0" w:space="0" w:color="auto"/>
                                <w:bottom w:val="none" w:sz="0" w:space="0" w:color="auto"/>
                                <w:right w:val="none" w:sz="0" w:space="0" w:color="auto"/>
                              </w:divBdr>
                              <w:divsChild>
                                <w:div w:id="1879272019">
                                  <w:marLeft w:val="0"/>
                                  <w:marRight w:val="0"/>
                                  <w:marTop w:val="0"/>
                                  <w:marBottom w:val="0"/>
                                  <w:divBdr>
                                    <w:top w:val="none" w:sz="0" w:space="0" w:color="auto"/>
                                    <w:left w:val="none" w:sz="0" w:space="0" w:color="auto"/>
                                    <w:bottom w:val="none" w:sz="0" w:space="0" w:color="auto"/>
                                    <w:right w:val="none" w:sz="0" w:space="0" w:color="auto"/>
                                  </w:divBdr>
                                  <w:divsChild>
                                    <w:div w:id="922910331">
                                      <w:marLeft w:val="0"/>
                                      <w:marRight w:val="0"/>
                                      <w:marTop w:val="0"/>
                                      <w:marBottom w:val="0"/>
                                      <w:divBdr>
                                        <w:top w:val="none" w:sz="0" w:space="0" w:color="auto"/>
                                        <w:left w:val="none" w:sz="0" w:space="0" w:color="auto"/>
                                        <w:bottom w:val="none" w:sz="0" w:space="0" w:color="auto"/>
                                        <w:right w:val="none" w:sz="0" w:space="0" w:color="auto"/>
                                      </w:divBdr>
                                      <w:divsChild>
                                        <w:div w:id="1704281731">
                                          <w:marLeft w:val="0"/>
                                          <w:marRight w:val="0"/>
                                          <w:marTop w:val="0"/>
                                          <w:marBottom w:val="0"/>
                                          <w:divBdr>
                                            <w:top w:val="none" w:sz="0" w:space="0" w:color="auto"/>
                                            <w:left w:val="none" w:sz="0" w:space="0" w:color="auto"/>
                                            <w:bottom w:val="none" w:sz="0" w:space="0" w:color="auto"/>
                                            <w:right w:val="none" w:sz="0" w:space="0" w:color="auto"/>
                                          </w:divBdr>
                                        </w:div>
                                        <w:div w:id="1900969347">
                                          <w:marLeft w:val="300"/>
                                          <w:marRight w:val="0"/>
                                          <w:marTop w:val="0"/>
                                          <w:marBottom w:val="0"/>
                                          <w:divBdr>
                                            <w:top w:val="none" w:sz="0" w:space="0" w:color="auto"/>
                                            <w:left w:val="none" w:sz="0" w:space="0" w:color="auto"/>
                                            <w:bottom w:val="none" w:sz="0" w:space="0" w:color="auto"/>
                                            <w:right w:val="none" w:sz="0" w:space="0" w:color="auto"/>
                                          </w:divBdr>
                                          <w:divsChild>
                                            <w:div w:id="1238981661">
                                              <w:marLeft w:val="0"/>
                                              <w:marRight w:val="0"/>
                                              <w:marTop w:val="0"/>
                                              <w:marBottom w:val="0"/>
                                              <w:divBdr>
                                                <w:top w:val="none" w:sz="0" w:space="0" w:color="auto"/>
                                                <w:left w:val="none" w:sz="0" w:space="0" w:color="auto"/>
                                                <w:bottom w:val="none" w:sz="0" w:space="0" w:color="auto"/>
                                                <w:right w:val="none" w:sz="0" w:space="0" w:color="auto"/>
                                              </w:divBdr>
                                              <w:divsChild>
                                                <w:div w:id="606737825">
                                                  <w:marLeft w:val="0"/>
                                                  <w:marRight w:val="0"/>
                                                  <w:marTop w:val="0"/>
                                                  <w:marBottom w:val="0"/>
                                                  <w:divBdr>
                                                    <w:top w:val="none" w:sz="0" w:space="0" w:color="auto"/>
                                                    <w:left w:val="none" w:sz="0" w:space="0" w:color="auto"/>
                                                    <w:bottom w:val="none" w:sz="0" w:space="0" w:color="auto"/>
                                                    <w:right w:val="none" w:sz="0" w:space="0" w:color="auto"/>
                                                  </w:divBdr>
                                                </w:div>
                                                <w:div w:id="136521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813045">
                              <w:marLeft w:val="0"/>
                              <w:marRight w:val="0"/>
                              <w:marTop w:val="0"/>
                              <w:marBottom w:val="0"/>
                              <w:divBdr>
                                <w:top w:val="none" w:sz="0" w:space="0" w:color="auto"/>
                                <w:left w:val="none" w:sz="0" w:space="0" w:color="auto"/>
                                <w:bottom w:val="none" w:sz="0" w:space="0" w:color="auto"/>
                                <w:right w:val="none" w:sz="0" w:space="0" w:color="auto"/>
                              </w:divBdr>
                              <w:divsChild>
                                <w:div w:id="429013847">
                                  <w:marLeft w:val="0"/>
                                  <w:marRight w:val="0"/>
                                  <w:marTop w:val="0"/>
                                  <w:marBottom w:val="0"/>
                                  <w:divBdr>
                                    <w:top w:val="none" w:sz="0" w:space="0" w:color="auto"/>
                                    <w:left w:val="none" w:sz="0" w:space="0" w:color="auto"/>
                                    <w:bottom w:val="none" w:sz="0" w:space="0" w:color="auto"/>
                                    <w:right w:val="none" w:sz="0" w:space="0" w:color="auto"/>
                                  </w:divBdr>
                                  <w:divsChild>
                                    <w:div w:id="1933784158">
                                      <w:marLeft w:val="0"/>
                                      <w:marRight w:val="0"/>
                                      <w:marTop w:val="0"/>
                                      <w:marBottom w:val="0"/>
                                      <w:divBdr>
                                        <w:top w:val="none" w:sz="0" w:space="0" w:color="auto"/>
                                        <w:left w:val="none" w:sz="0" w:space="0" w:color="auto"/>
                                        <w:bottom w:val="none" w:sz="0" w:space="0" w:color="auto"/>
                                        <w:right w:val="none" w:sz="0" w:space="0" w:color="auto"/>
                                      </w:divBdr>
                                      <w:divsChild>
                                        <w:div w:id="1947931192">
                                          <w:marLeft w:val="300"/>
                                          <w:marRight w:val="0"/>
                                          <w:marTop w:val="0"/>
                                          <w:marBottom w:val="0"/>
                                          <w:divBdr>
                                            <w:top w:val="none" w:sz="0" w:space="0" w:color="auto"/>
                                            <w:left w:val="none" w:sz="0" w:space="0" w:color="auto"/>
                                            <w:bottom w:val="none" w:sz="0" w:space="0" w:color="auto"/>
                                            <w:right w:val="none" w:sz="0" w:space="0" w:color="auto"/>
                                          </w:divBdr>
                                          <w:divsChild>
                                            <w:div w:id="49379896">
                                              <w:marLeft w:val="0"/>
                                              <w:marRight w:val="0"/>
                                              <w:marTop w:val="0"/>
                                              <w:marBottom w:val="0"/>
                                              <w:divBdr>
                                                <w:top w:val="none" w:sz="0" w:space="0" w:color="auto"/>
                                                <w:left w:val="none" w:sz="0" w:space="0" w:color="auto"/>
                                                <w:bottom w:val="none" w:sz="0" w:space="0" w:color="auto"/>
                                                <w:right w:val="none" w:sz="0" w:space="0" w:color="auto"/>
                                              </w:divBdr>
                                              <w:divsChild>
                                                <w:div w:id="738789268">
                                                  <w:marLeft w:val="0"/>
                                                  <w:marRight w:val="0"/>
                                                  <w:marTop w:val="0"/>
                                                  <w:marBottom w:val="0"/>
                                                  <w:divBdr>
                                                    <w:top w:val="none" w:sz="0" w:space="0" w:color="auto"/>
                                                    <w:left w:val="none" w:sz="0" w:space="0" w:color="auto"/>
                                                    <w:bottom w:val="none" w:sz="0" w:space="0" w:color="auto"/>
                                                    <w:right w:val="none" w:sz="0" w:space="0" w:color="auto"/>
                                                  </w:divBdr>
                                                </w:div>
                                                <w:div w:id="92615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1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748182">
                              <w:marLeft w:val="0"/>
                              <w:marRight w:val="0"/>
                              <w:marTop w:val="0"/>
                              <w:marBottom w:val="0"/>
                              <w:divBdr>
                                <w:top w:val="none" w:sz="0" w:space="0" w:color="auto"/>
                                <w:left w:val="none" w:sz="0" w:space="0" w:color="auto"/>
                                <w:bottom w:val="none" w:sz="0" w:space="0" w:color="auto"/>
                                <w:right w:val="none" w:sz="0" w:space="0" w:color="auto"/>
                              </w:divBdr>
                              <w:divsChild>
                                <w:div w:id="1999841067">
                                  <w:marLeft w:val="0"/>
                                  <w:marRight w:val="0"/>
                                  <w:marTop w:val="0"/>
                                  <w:marBottom w:val="0"/>
                                  <w:divBdr>
                                    <w:top w:val="none" w:sz="0" w:space="0" w:color="auto"/>
                                    <w:left w:val="none" w:sz="0" w:space="0" w:color="auto"/>
                                    <w:bottom w:val="none" w:sz="0" w:space="0" w:color="auto"/>
                                    <w:right w:val="none" w:sz="0" w:space="0" w:color="auto"/>
                                  </w:divBdr>
                                  <w:divsChild>
                                    <w:div w:id="116451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240421">
                              <w:marLeft w:val="0"/>
                              <w:marRight w:val="0"/>
                              <w:marTop w:val="0"/>
                              <w:marBottom w:val="0"/>
                              <w:divBdr>
                                <w:top w:val="none" w:sz="0" w:space="0" w:color="auto"/>
                                <w:left w:val="none" w:sz="0" w:space="0" w:color="auto"/>
                                <w:bottom w:val="none" w:sz="0" w:space="0" w:color="auto"/>
                                <w:right w:val="none" w:sz="0" w:space="0" w:color="auto"/>
                              </w:divBdr>
                              <w:divsChild>
                                <w:div w:id="1503428228">
                                  <w:marLeft w:val="0"/>
                                  <w:marRight w:val="0"/>
                                  <w:marTop w:val="0"/>
                                  <w:marBottom w:val="0"/>
                                  <w:divBdr>
                                    <w:top w:val="none" w:sz="0" w:space="0" w:color="auto"/>
                                    <w:left w:val="none" w:sz="0" w:space="0" w:color="auto"/>
                                    <w:bottom w:val="none" w:sz="0" w:space="0" w:color="auto"/>
                                    <w:right w:val="none" w:sz="0" w:space="0" w:color="auto"/>
                                  </w:divBdr>
                                  <w:divsChild>
                                    <w:div w:id="1826311699">
                                      <w:marLeft w:val="0"/>
                                      <w:marRight w:val="0"/>
                                      <w:marTop w:val="0"/>
                                      <w:marBottom w:val="0"/>
                                      <w:divBdr>
                                        <w:top w:val="none" w:sz="0" w:space="0" w:color="auto"/>
                                        <w:left w:val="none" w:sz="0" w:space="0" w:color="auto"/>
                                        <w:bottom w:val="none" w:sz="0" w:space="0" w:color="auto"/>
                                        <w:right w:val="none" w:sz="0" w:space="0" w:color="auto"/>
                                      </w:divBdr>
                                      <w:divsChild>
                                        <w:div w:id="1473445994">
                                          <w:marLeft w:val="300"/>
                                          <w:marRight w:val="0"/>
                                          <w:marTop w:val="0"/>
                                          <w:marBottom w:val="0"/>
                                          <w:divBdr>
                                            <w:top w:val="none" w:sz="0" w:space="0" w:color="auto"/>
                                            <w:left w:val="none" w:sz="0" w:space="0" w:color="auto"/>
                                            <w:bottom w:val="none" w:sz="0" w:space="0" w:color="auto"/>
                                            <w:right w:val="none" w:sz="0" w:space="0" w:color="auto"/>
                                          </w:divBdr>
                                          <w:divsChild>
                                            <w:div w:id="1787195272">
                                              <w:marLeft w:val="0"/>
                                              <w:marRight w:val="0"/>
                                              <w:marTop w:val="0"/>
                                              <w:marBottom w:val="0"/>
                                              <w:divBdr>
                                                <w:top w:val="none" w:sz="0" w:space="0" w:color="auto"/>
                                                <w:left w:val="none" w:sz="0" w:space="0" w:color="auto"/>
                                                <w:bottom w:val="none" w:sz="0" w:space="0" w:color="auto"/>
                                                <w:right w:val="none" w:sz="0" w:space="0" w:color="auto"/>
                                              </w:divBdr>
                                              <w:divsChild>
                                                <w:div w:id="143689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15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0884">
                              <w:marLeft w:val="0"/>
                              <w:marRight w:val="0"/>
                              <w:marTop w:val="0"/>
                              <w:marBottom w:val="0"/>
                              <w:divBdr>
                                <w:top w:val="none" w:sz="0" w:space="0" w:color="auto"/>
                                <w:left w:val="none" w:sz="0" w:space="0" w:color="auto"/>
                                <w:bottom w:val="none" w:sz="0" w:space="0" w:color="auto"/>
                                <w:right w:val="none" w:sz="0" w:space="0" w:color="auto"/>
                              </w:divBdr>
                              <w:divsChild>
                                <w:div w:id="2125231024">
                                  <w:marLeft w:val="0"/>
                                  <w:marRight w:val="0"/>
                                  <w:marTop w:val="0"/>
                                  <w:marBottom w:val="0"/>
                                  <w:divBdr>
                                    <w:top w:val="none" w:sz="0" w:space="0" w:color="auto"/>
                                    <w:left w:val="none" w:sz="0" w:space="0" w:color="auto"/>
                                    <w:bottom w:val="none" w:sz="0" w:space="0" w:color="auto"/>
                                    <w:right w:val="none" w:sz="0" w:space="0" w:color="auto"/>
                                  </w:divBdr>
                                  <w:divsChild>
                                    <w:div w:id="371544436">
                                      <w:marLeft w:val="0"/>
                                      <w:marRight w:val="0"/>
                                      <w:marTop w:val="0"/>
                                      <w:marBottom w:val="0"/>
                                      <w:divBdr>
                                        <w:top w:val="none" w:sz="0" w:space="0" w:color="auto"/>
                                        <w:left w:val="none" w:sz="0" w:space="0" w:color="auto"/>
                                        <w:bottom w:val="none" w:sz="0" w:space="0" w:color="auto"/>
                                        <w:right w:val="none" w:sz="0" w:space="0" w:color="auto"/>
                                      </w:divBdr>
                                      <w:divsChild>
                                        <w:div w:id="1674993648">
                                          <w:marLeft w:val="300"/>
                                          <w:marRight w:val="0"/>
                                          <w:marTop w:val="0"/>
                                          <w:marBottom w:val="0"/>
                                          <w:divBdr>
                                            <w:top w:val="none" w:sz="0" w:space="0" w:color="auto"/>
                                            <w:left w:val="none" w:sz="0" w:space="0" w:color="auto"/>
                                            <w:bottom w:val="none" w:sz="0" w:space="0" w:color="auto"/>
                                            <w:right w:val="none" w:sz="0" w:space="0" w:color="auto"/>
                                          </w:divBdr>
                                          <w:divsChild>
                                            <w:div w:id="453865172">
                                              <w:marLeft w:val="0"/>
                                              <w:marRight w:val="0"/>
                                              <w:marTop w:val="0"/>
                                              <w:marBottom w:val="0"/>
                                              <w:divBdr>
                                                <w:top w:val="none" w:sz="0" w:space="0" w:color="auto"/>
                                                <w:left w:val="none" w:sz="0" w:space="0" w:color="auto"/>
                                                <w:bottom w:val="none" w:sz="0" w:space="0" w:color="auto"/>
                                                <w:right w:val="none" w:sz="0" w:space="0" w:color="auto"/>
                                              </w:divBdr>
                                              <w:divsChild>
                                                <w:div w:id="1218008928">
                                                  <w:marLeft w:val="0"/>
                                                  <w:marRight w:val="0"/>
                                                  <w:marTop w:val="0"/>
                                                  <w:marBottom w:val="0"/>
                                                  <w:divBdr>
                                                    <w:top w:val="none" w:sz="0" w:space="0" w:color="auto"/>
                                                    <w:left w:val="none" w:sz="0" w:space="0" w:color="auto"/>
                                                    <w:bottom w:val="none" w:sz="0" w:space="0" w:color="auto"/>
                                                    <w:right w:val="none" w:sz="0" w:space="0" w:color="auto"/>
                                                  </w:divBdr>
                                                </w:div>
                                                <w:div w:id="135268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26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039541">
                              <w:marLeft w:val="0"/>
                              <w:marRight w:val="0"/>
                              <w:marTop w:val="0"/>
                              <w:marBottom w:val="0"/>
                              <w:divBdr>
                                <w:top w:val="none" w:sz="0" w:space="0" w:color="auto"/>
                                <w:left w:val="none" w:sz="0" w:space="0" w:color="auto"/>
                                <w:bottom w:val="none" w:sz="0" w:space="0" w:color="auto"/>
                                <w:right w:val="none" w:sz="0" w:space="0" w:color="auto"/>
                              </w:divBdr>
                              <w:divsChild>
                                <w:div w:id="149098199">
                                  <w:marLeft w:val="0"/>
                                  <w:marRight w:val="0"/>
                                  <w:marTop w:val="0"/>
                                  <w:marBottom w:val="0"/>
                                  <w:divBdr>
                                    <w:top w:val="none" w:sz="0" w:space="0" w:color="auto"/>
                                    <w:left w:val="none" w:sz="0" w:space="0" w:color="auto"/>
                                    <w:bottom w:val="none" w:sz="0" w:space="0" w:color="auto"/>
                                    <w:right w:val="none" w:sz="0" w:space="0" w:color="auto"/>
                                  </w:divBdr>
                                  <w:divsChild>
                                    <w:div w:id="1359237426">
                                      <w:marLeft w:val="0"/>
                                      <w:marRight w:val="0"/>
                                      <w:marTop w:val="0"/>
                                      <w:marBottom w:val="0"/>
                                      <w:divBdr>
                                        <w:top w:val="none" w:sz="0" w:space="0" w:color="auto"/>
                                        <w:left w:val="none" w:sz="0" w:space="0" w:color="auto"/>
                                        <w:bottom w:val="none" w:sz="0" w:space="0" w:color="auto"/>
                                        <w:right w:val="none" w:sz="0" w:space="0" w:color="auto"/>
                                      </w:divBdr>
                                      <w:divsChild>
                                        <w:div w:id="140731144">
                                          <w:marLeft w:val="300"/>
                                          <w:marRight w:val="0"/>
                                          <w:marTop w:val="0"/>
                                          <w:marBottom w:val="0"/>
                                          <w:divBdr>
                                            <w:top w:val="none" w:sz="0" w:space="0" w:color="auto"/>
                                            <w:left w:val="none" w:sz="0" w:space="0" w:color="auto"/>
                                            <w:bottom w:val="none" w:sz="0" w:space="0" w:color="auto"/>
                                            <w:right w:val="none" w:sz="0" w:space="0" w:color="auto"/>
                                          </w:divBdr>
                                          <w:divsChild>
                                            <w:div w:id="1633824027">
                                              <w:marLeft w:val="0"/>
                                              <w:marRight w:val="0"/>
                                              <w:marTop w:val="0"/>
                                              <w:marBottom w:val="0"/>
                                              <w:divBdr>
                                                <w:top w:val="none" w:sz="0" w:space="0" w:color="auto"/>
                                                <w:left w:val="none" w:sz="0" w:space="0" w:color="auto"/>
                                                <w:bottom w:val="none" w:sz="0" w:space="0" w:color="auto"/>
                                                <w:right w:val="none" w:sz="0" w:space="0" w:color="auto"/>
                                              </w:divBdr>
                                              <w:divsChild>
                                                <w:div w:id="1588881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84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889740">
                              <w:marLeft w:val="0"/>
                              <w:marRight w:val="0"/>
                              <w:marTop w:val="0"/>
                              <w:marBottom w:val="0"/>
                              <w:divBdr>
                                <w:top w:val="none" w:sz="0" w:space="0" w:color="auto"/>
                                <w:left w:val="none" w:sz="0" w:space="0" w:color="auto"/>
                                <w:bottom w:val="none" w:sz="0" w:space="0" w:color="auto"/>
                                <w:right w:val="none" w:sz="0" w:space="0" w:color="auto"/>
                              </w:divBdr>
                              <w:divsChild>
                                <w:div w:id="143739822">
                                  <w:marLeft w:val="0"/>
                                  <w:marRight w:val="0"/>
                                  <w:marTop w:val="0"/>
                                  <w:marBottom w:val="0"/>
                                  <w:divBdr>
                                    <w:top w:val="none" w:sz="0" w:space="0" w:color="auto"/>
                                    <w:left w:val="none" w:sz="0" w:space="0" w:color="auto"/>
                                    <w:bottom w:val="none" w:sz="0" w:space="0" w:color="auto"/>
                                    <w:right w:val="none" w:sz="0" w:space="0" w:color="auto"/>
                                  </w:divBdr>
                                  <w:divsChild>
                                    <w:div w:id="728959514">
                                      <w:marLeft w:val="0"/>
                                      <w:marRight w:val="0"/>
                                      <w:marTop w:val="0"/>
                                      <w:marBottom w:val="0"/>
                                      <w:divBdr>
                                        <w:top w:val="none" w:sz="0" w:space="0" w:color="auto"/>
                                        <w:left w:val="none" w:sz="0" w:space="0" w:color="auto"/>
                                        <w:bottom w:val="none" w:sz="0" w:space="0" w:color="auto"/>
                                        <w:right w:val="none" w:sz="0" w:space="0" w:color="auto"/>
                                      </w:divBdr>
                                      <w:divsChild>
                                        <w:div w:id="1527985008">
                                          <w:marLeft w:val="0"/>
                                          <w:marRight w:val="0"/>
                                          <w:marTop w:val="0"/>
                                          <w:marBottom w:val="0"/>
                                          <w:divBdr>
                                            <w:top w:val="none" w:sz="0" w:space="0" w:color="auto"/>
                                            <w:left w:val="none" w:sz="0" w:space="0" w:color="auto"/>
                                            <w:bottom w:val="none" w:sz="0" w:space="0" w:color="auto"/>
                                            <w:right w:val="none" w:sz="0" w:space="0" w:color="auto"/>
                                          </w:divBdr>
                                        </w:div>
                                        <w:div w:id="1669361319">
                                          <w:marLeft w:val="300"/>
                                          <w:marRight w:val="0"/>
                                          <w:marTop w:val="0"/>
                                          <w:marBottom w:val="0"/>
                                          <w:divBdr>
                                            <w:top w:val="none" w:sz="0" w:space="0" w:color="auto"/>
                                            <w:left w:val="none" w:sz="0" w:space="0" w:color="auto"/>
                                            <w:bottom w:val="none" w:sz="0" w:space="0" w:color="auto"/>
                                            <w:right w:val="none" w:sz="0" w:space="0" w:color="auto"/>
                                          </w:divBdr>
                                          <w:divsChild>
                                            <w:div w:id="1477330728">
                                              <w:marLeft w:val="0"/>
                                              <w:marRight w:val="0"/>
                                              <w:marTop w:val="0"/>
                                              <w:marBottom w:val="0"/>
                                              <w:divBdr>
                                                <w:top w:val="none" w:sz="0" w:space="0" w:color="auto"/>
                                                <w:left w:val="none" w:sz="0" w:space="0" w:color="auto"/>
                                                <w:bottom w:val="none" w:sz="0" w:space="0" w:color="auto"/>
                                                <w:right w:val="none" w:sz="0" w:space="0" w:color="auto"/>
                                              </w:divBdr>
                                              <w:divsChild>
                                                <w:div w:id="1612475115">
                                                  <w:marLeft w:val="0"/>
                                                  <w:marRight w:val="0"/>
                                                  <w:marTop w:val="0"/>
                                                  <w:marBottom w:val="0"/>
                                                  <w:divBdr>
                                                    <w:top w:val="none" w:sz="0" w:space="0" w:color="auto"/>
                                                    <w:left w:val="none" w:sz="0" w:space="0" w:color="auto"/>
                                                    <w:bottom w:val="none" w:sz="0" w:space="0" w:color="auto"/>
                                                    <w:right w:val="none" w:sz="0" w:space="0" w:color="auto"/>
                                                  </w:divBdr>
                                                </w:div>
                                                <w:div w:id="20320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12756163">
          <w:marLeft w:val="0"/>
          <w:marRight w:val="0"/>
          <w:marTop w:val="0"/>
          <w:marBottom w:val="0"/>
          <w:divBdr>
            <w:top w:val="none" w:sz="0" w:space="0" w:color="auto"/>
            <w:left w:val="none" w:sz="0" w:space="0" w:color="auto"/>
            <w:bottom w:val="none" w:sz="0" w:space="0" w:color="auto"/>
            <w:right w:val="none" w:sz="0" w:space="0" w:color="auto"/>
          </w:divBdr>
        </w:div>
      </w:divsChild>
    </w:div>
    <w:div w:id="504369194">
      <w:bodyDiv w:val="1"/>
      <w:marLeft w:val="0"/>
      <w:marRight w:val="0"/>
      <w:marTop w:val="0"/>
      <w:marBottom w:val="0"/>
      <w:divBdr>
        <w:top w:val="none" w:sz="0" w:space="0" w:color="auto"/>
        <w:left w:val="none" w:sz="0" w:space="0" w:color="auto"/>
        <w:bottom w:val="none" w:sz="0" w:space="0" w:color="auto"/>
        <w:right w:val="none" w:sz="0" w:space="0" w:color="auto"/>
      </w:divBdr>
      <w:divsChild>
        <w:div w:id="2125609935">
          <w:marLeft w:val="0"/>
          <w:marRight w:val="0"/>
          <w:marTop w:val="0"/>
          <w:marBottom w:val="0"/>
          <w:divBdr>
            <w:top w:val="none" w:sz="0" w:space="0" w:color="auto"/>
            <w:left w:val="none" w:sz="0" w:space="0" w:color="auto"/>
            <w:bottom w:val="none" w:sz="0" w:space="0" w:color="auto"/>
            <w:right w:val="none" w:sz="0" w:space="0" w:color="auto"/>
          </w:divBdr>
        </w:div>
      </w:divsChild>
    </w:div>
    <w:div w:id="792602546">
      <w:bodyDiv w:val="1"/>
      <w:marLeft w:val="0"/>
      <w:marRight w:val="0"/>
      <w:marTop w:val="0"/>
      <w:marBottom w:val="0"/>
      <w:divBdr>
        <w:top w:val="none" w:sz="0" w:space="0" w:color="auto"/>
        <w:left w:val="none" w:sz="0" w:space="0" w:color="auto"/>
        <w:bottom w:val="none" w:sz="0" w:space="0" w:color="auto"/>
        <w:right w:val="none" w:sz="0" w:space="0" w:color="auto"/>
      </w:divBdr>
    </w:div>
    <w:div w:id="967783670">
      <w:bodyDiv w:val="1"/>
      <w:marLeft w:val="0"/>
      <w:marRight w:val="0"/>
      <w:marTop w:val="0"/>
      <w:marBottom w:val="0"/>
      <w:divBdr>
        <w:top w:val="none" w:sz="0" w:space="0" w:color="auto"/>
        <w:left w:val="none" w:sz="0" w:space="0" w:color="auto"/>
        <w:bottom w:val="none" w:sz="0" w:space="0" w:color="auto"/>
        <w:right w:val="none" w:sz="0" w:space="0" w:color="auto"/>
      </w:divBdr>
      <w:divsChild>
        <w:div w:id="1315334993">
          <w:marLeft w:val="0"/>
          <w:marRight w:val="0"/>
          <w:marTop w:val="0"/>
          <w:marBottom w:val="0"/>
          <w:divBdr>
            <w:top w:val="none" w:sz="0" w:space="0" w:color="auto"/>
            <w:left w:val="none" w:sz="0" w:space="0" w:color="auto"/>
            <w:bottom w:val="none" w:sz="0" w:space="0" w:color="auto"/>
            <w:right w:val="none" w:sz="0" w:space="0" w:color="auto"/>
          </w:divBdr>
        </w:div>
      </w:divsChild>
    </w:div>
    <w:div w:id="1533768229">
      <w:bodyDiv w:val="1"/>
      <w:marLeft w:val="0"/>
      <w:marRight w:val="0"/>
      <w:marTop w:val="0"/>
      <w:marBottom w:val="0"/>
      <w:divBdr>
        <w:top w:val="none" w:sz="0" w:space="0" w:color="auto"/>
        <w:left w:val="none" w:sz="0" w:space="0" w:color="auto"/>
        <w:bottom w:val="none" w:sz="0" w:space="0" w:color="auto"/>
        <w:right w:val="none" w:sz="0" w:space="0" w:color="auto"/>
      </w:divBdr>
    </w:div>
    <w:div w:id="1612928800">
      <w:bodyDiv w:val="1"/>
      <w:marLeft w:val="0"/>
      <w:marRight w:val="0"/>
      <w:marTop w:val="0"/>
      <w:marBottom w:val="0"/>
      <w:divBdr>
        <w:top w:val="none" w:sz="0" w:space="0" w:color="auto"/>
        <w:left w:val="none" w:sz="0" w:space="0" w:color="auto"/>
        <w:bottom w:val="none" w:sz="0" w:space="0" w:color="auto"/>
        <w:right w:val="none" w:sz="0" w:space="0" w:color="auto"/>
      </w:divBdr>
    </w:div>
    <w:div w:id="1637637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7BC87-C563-4D0A-BA3B-D8BE33B83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1</Pages>
  <Words>5098</Words>
  <Characters>29060</Characters>
  <Application>Microsoft Office Word</Application>
  <DocSecurity>0</DocSecurity>
  <Lines>242</Lines>
  <Paragraphs>68</Paragraphs>
  <ScaleCrop>false</ScaleCrop>
  <Company/>
  <LinksUpToDate>false</LinksUpToDate>
  <CharactersWithSpaces>3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ni S.C.</dc:creator>
  <cp:keywords/>
  <dc:description/>
  <cp:lastModifiedBy>Oani S.C.</cp:lastModifiedBy>
  <cp:revision>636</cp:revision>
  <cp:lastPrinted>2021-08-10T03:22:00Z</cp:lastPrinted>
  <dcterms:created xsi:type="dcterms:W3CDTF">2020-11-03T06:59:00Z</dcterms:created>
  <dcterms:modified xsi:type="dcterms:W3CDTF">2021-08-10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pr</vt:lpwstr>
  </property>
  <property fmtid="{D5CDD505-2E9C-101B-9397-08002B2CF9AE}" pid="21" name="Mendeley Recent Style Name 9_1">
    <vt:lpwstr>Universidade Federal do Paraná - ABNT (Portuguese - Brazil)</vt:lpwstr>
  </property>
  <property fmtid="{D5CDD505-2E9C-101B-9397-08002B2CF9AE}" pid="22" name="Mendeley Document_1">
    <vt:lpwstr>True</vt:lpwstr>
  </property>
  <property fmtid="{D5CDD505-2E9C-101B-9397-08002B2CF9AE}" pid="23" name="Mendeley Unique User Id_1">
    <vt:lpwstr>253d5c9c-4f45-3ba8-b69b-6b85c3c7a42a</vt:lpwstr>
  </property>
  <property fmtid="{D5CDD505-2E9C-101B-9397-08002B2CF9AE}" pid="24" name="Mendeley Citation Style_1">
    <vt:lpwstr>http://www.zotero.org/styles/associacao-brasileira-de-normas-tecnicas-ufpr</vt:lpwstr>
  </property>
  <property fmtid="{D5CDD505-2E9C-101B-9397-08002B2CF9AE}" pid="25" name="ZOTERO_PREF_1">
    <vt:lpwstr>&lt;data data-version="3" zotero-version="5.0.96.2"&gt;&lt;session id="6YN9CE8k"/&gt;&lt;style id="http://www.zotero.org/styles/associacao-brasileira-de-normas-tecnicas" hasBibliography="1" bibliographyStyleHasBeenSet="1"/&gt;&lt;prefs&gt;&lt;pref name="fieldType" value="Field"/&gt;&lt;/</vt:lpwstr>
  </property>
  <property fmtid="{D5CDD505-2E9C-101B-9397-08002B2CF9AE}" pid="26" name="ZOTERO_PREF_2">
    <vt:lpwstr>prefs&gt;&lt;/data&gt;</vt:lpwstr>
  </property>
</Properties>
</file>